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the American Southeast</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Pr="00514CEA" w:rsidRDefault="00514CEA" w:rsidP="00514CEA">
      <w:pPr>
        <w:jc w:val="center"/>
      </w:pPr>
      <w:r w:rsidRPr="00514CEA">
        <w:t>Robert Z. SELDEN, Jr.</w:t>
      </w: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p>
    <w:p w:rsidR="00514CEA" w:rsidRPr="00514CEA" w:rsidRDefault="00514CEA" w:rsidP="00514CEA">
      <w:pPr>
        <w:jc w:val="center"/>
      </w:pPr>
      <w:r w:rsidRPr="00514CEA">
        <w:t>DO NOT CITE IN ANY CONTEXT WITHOUT PERMISSION OF THE AUTHOR</w:t>
      </w: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pPr>
        <w:jc w:val="center"/>
        <w:rPr>
          <w:sz w:val="24"/>
          <w:szCs w:val="24"/>
        </w:rPr>
      </w:pPr>
    </w:p>
    <w:p w:rsidR="00514CEA" w:rsidRDefault="00514CEA" w:rsidP="00514CEA">
      <w:r w:rsidRPr="00514CEA">
        <w:rPr>
          <w:b/>
        </w:rPr>
        <w:t>Robert Z. SELDEN, Jr.</w:t>
      </w:r>
      <w:r w:rsidRPr="00514CEA">
        <w:t xml:space="preserve">, Heritage Research </w:t>
      </w:r>
      <w:proofErr w:type="spellStart"/>
      <w:r w:rsidRPr="00514CEA">
        <w:t>Center</w:t>
      </w:r>
      <w:proofErr w:type="spellEnd"/>
      <w:r w:rsidRPr="00514CEA">
        <w:t>,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61F39">
        <w:t>evince</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iffer</w:t>
      </w:r>
      <w:r w:rsidR="00861F39">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861F39">
        <w:t>distinct</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rsidR="009768E1" w:rsidRDefault="009768E1" w:rsidP="007B6116">
      <w:pPr>
        <w:spacing w:after="0"/>
        <w:ind w:left="432" w:right="432"/>
        <w:jc w:val="both"/>
      </w:pPr>
    </w:p>
    <w:p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rsidR="004F2985" w:rsidRDefault="004F2985" w:rsidP="001F34E9">
      <w:pPr>
        <w:spacing w:after="0"/>
        <w:ind w:left="720" w:right="720"/>
        <w:jc w:val="both"/>
      </w:pPr>
    </w:p>
    <w:p w:rsidR="00BA0836" w:rsidRDefault="00BA0836" w:rsidP="00BA0836">
      <w:pPr>
        <w:autoSpaceDE w:val="0"/>
        <w:autoSpaceDN w:val="0"/>
        <w:adjustRightInd w:val="0"/>
        <w:spacing w:after="0" w:line="240" w:lineRule="auto"/>
        <w:jc w:val="both"/>
      </w:pPr>
      <w:r>
        <w:t xml:space="preserve">Initially proposed by </w:t>
      </w:r>
      <w:hyperlink w:anchor="_ENREF_34" w:tooltip="Kelley, 1947 #9531" w:history="1">
        <w:r w:rsidR="00256DFA" w:rsidRPr="00256DFA">
          <w:rPr>
            <w:rStyle w:val="Hyperlink"/>
          </w:rPr>
          <w:fldChar w:fldCharType="begin"/>
        </w:r>
        <w:r w:rsidR="00256DFA" w:rsidRPr="00256DFA">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256DFA" w:rsidRPr="00256DFA">
          <w:rPr>
            <w:rStyle w:val="Hyperlink"/>
          </w:rPr>
          <w:fldChar w:fldCharType="separate"/>
        </w:r>
        <w:r w:rsidR="00256DFA" w:rsidRPr="00256DFA">
          <w:rPr>
            <w:rStyle w:val="Hyperlink"/>
          </w:rPr>
          <w:t>Kelley (1947)</w:t>
        </w:r>
        <w:r w:rsidR="00256DFA" w:rsidRPr="00256DFA">
          <w:rPr>
            <w:rStyle w:val="Hyperlink"/>
          </w:rPr>
          <w:fldChar w:fldCharType="end"/>
        </w:r>
      </w:hyperlink>
      <w:r>
        <w:t xml:space="preserve"> and later revised by </w:t>
      </w:r>
      <w:hyperlink w:anchor="_ENREF_30" w:tooltip="Jelks, 1962 #8306" w:history="1">
        <w:r w:rsidR="00256DFA" w:rsidRPr="00256DFA">
          <w:rPr>
            <w:rStyle w:val="Hyperlink"/>
          </w:rPr>
          <w:fldChar w:fldCharType="begin"/>
        </w:r>
        <w:r w:rsidR="00256DFA" w:rsidRPr="00256DFA">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256DFA" w:rsidRPr="00256DFA">
          <w:rPr>
            <w:rStyle w:val="Hyperlink"/>
          </w:rPr>
          <w:fldChar w:fldCharType="separate"/>
        </w:r>
        <w:r w:rsidR="00256DFA" w:rsidRPr="00256DFA">
          <w:rPr>
            <w:rStyle w:val="Hyperlink"/>
          </w:rPr>
          <w:t>Jelks (1962)</w:t>
        </w:r>
        <w:r w:rsidR="00256DFA" w:rsidRPr="00256DFA">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62277C">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256DFA" w:rsidRPr="00256DFA">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62277C">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3" w:tooltip="Spielmann, 1991 #11147" w:history="1">
        <w:r w:rsidR="00256DFA" w:rsidRPr="00256DFA">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62277C">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1" w:tooltip="Johnson, 1994 #9361" w:history="1">
        <w:r w:rsidR="00256DFA" w:rsidRPr="00256DFA">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62277C">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256DFA" w:rsidRPr="00256DFA">
          <w:rPr>
            <w:rStyle w:val="Hyperlink"/>
          </w:rPr>
          <w:t>Arnn III 2012</w:t>
        </w:r>
      </w:hyperlink>
      <w:r w:rsidR="003E2252">
        <w:rPr>
          <w:noProof/>
        </w:rPr>
        <w:t xml:space="preserve">; </w:t>
      </w:r>
      <w:hyperlink w:anchor="_ENREF_13" w:tooltip="Collins, 1995 #9535" w:history="1">
        <w:r w:rsidR="00256DFA" w:rsidRPr="00256DFA">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256DFA">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256DFA" w:rsidRPr="00256DFA">
          <w:rPr>
            <w:rStyle w:val="Hyperlink"/>
          </w:rPr>
          <w:t>Arnn III 2012</w:t>
        </w:r>
      </w:hyperlink>
      <w:r w:rsidR="00256DFA">
        <w:rPr>
          <w:noProof/>
        </w:rPr>
        <w:t xml:space="preserve">; </w:t>
      </w:r>
      <w:hyperlink w:anchor="_ENREF_22" w:tooltip="Ferguson, 2010 #6111" w:history="1">
        <w:r w:rsidR="00256DFA" w:rsidRPr="00256DFA">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62277C">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256DFA" w:rsidRPr="00256DFA">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w:t>
      </w:r>
      <w:r w:rsidR="002A47D2">
        <w:lastRenderedPageBreak/>
        <w:t>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6F487E">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39" w:tooltip="Lohse, 2009 #11148" w:history="1">
        <w:r w:rsidR="00256DFA" w:rsidRPr="00256DFA">
          <w:rPr>
            <w:rStyle w:val="Hyperlink"/>
          </w:rPr>
          <w:t>Lohse 2009</w:t>
        </w:r>
      </w:hyperlink>
      <w:r w:rsidR="006F487E">
        <w:rPr>
          <w:noProof/>
        </w:rPr>
        <w:t>)</w:t>
      </w:r>
      <w:r w:rsidR="009B03E3">
        <w:fldChar w:fldCharType="end"/>
      </w:r>
      <w:r w:rsidR="009B03E3">
        <w:t>.</w:t>
      </w:r>
    </w:p>
    <w:p w:rsidR="00BA0836" w:rsidRDefault="00BA0836" w:rsidP="003E7486">
      <w:pPr>
        <w:autoSpaceDE w:val="0"/>
        <w:autoSpaceDN w:val="0"/>
        <w:adjustRightInd w:val="0"/>
        <w:spacing w:after="0" w:line="240" w:lineRule="auto"/>
        <w:jc w:val="both"/>
      </w:pPr>
    </w:p>
    <w:p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F329B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57" w:tooltip="Selden Jr., 2022 #10876" w:history="1">
        <w:r w:rsidR="00256DFA" w:rsidRPr="00256DFA">
          <w:rPr>
            <w:rStyle w:val="Hyperlink"/>
          </w:rPr>
          <w:t>Selden Jr. and Dockall 2022</w:t>
        </w:r>
      </w:hyperlink>
      <w:r w:rsidR="00F329B7">
        <w:rPr>
          <w:noProof/>
        </w:rPr>
        <w:t>)</w:t>
      </w:r>
      <w:r w:rsidR="00F329B7">
        <w:fldChar w:fldCharType="end"/>
      </w:r>
      <w:r w:rsidR="005C43F2">
        <w:t xml:space="preserve">, </w:t>
      </w:r>
      <w:r w:rsidR="00766422">
        <w:t>and</w:t>
      </w:r>
      <w:r w:rsidR="00216C98">
        <w:t>—when not limited to Caddo burial contexts—</w:t>
      </w:r>
      <w:r w:rsidR="00766422">
        <w:t xml:space="preserve">can </w:t>
      </w:r>
      <w:r w:rsidR="00E66A82">
        <w:t>a</w:t>
      </w:r>
      <w:r>
        <w:t xml:space="preserve">lso </w:t>
      </w:r>
      <w:r w:rsidR="00766422">
        <w:t xml:space="preserve">be said to </w:t>
      </w:r>
      <w:r>
        <w:t xml:space="preserve">differ through </w:t>
      </w:r>
      <w:r w:rsidR="005C43F2">
        <w:t xml:space="preserve">time, </w:t>
      </w:r>
      <w:r>
        <w:t xml:space="preserve">by </w:t>
      </w:r>
      <w:r w:rsidR="005C43F2">
        <w:t xml:space="preserve">raw material, and burial context </w:t>
      </w:r>
      <w:r w:rsidR="005C43F2">
        <w:fldChar w:fldCharType="begin"/>
      </w:r>
      <w:r w:rsidR="00256DFA">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1" w:tooltip="Selden Jr, 2021 #9364" w:history="1">
        <w:r w:rsidR="00256DFA" w:rsidRPr="00256DFA">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s</w:t>
      </w:r>
      <w:r w:rsidR="008A449C">
        <w:t xml:space="preserve"> </w:t>
      </w:r>
      <w:r w:rsidR="006F0FD4">
        <w:t>that</w:t>
      </w:r>
      <w:r w:rsidR="008A449C">
        <w:t xml:space="preserve"> occur in the region </w:t>
      </w:r>
      <w:r w:rsidR="008A449C">
        <w:fldChar w:fldCharType="begin"/>
      </w:r>
      <w:r w:rsidR="00256DFA">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4" w:tooltip="Suhm, 1962 #7793" w:history="1">
        <w:r w:rsidR="00256DFA" w:rsidRPr="00256DFA">
          <w:rPr>
            <w:rStyle w:val="Hyperlink"/>
          </w:rPr>
          <w:t>Suhm and Jelks 1962</w:t>
        </w:r>
      </w:hyperlink>
      <w:r w:rsidR="00256DFA">
        <w:rPr>
          <w:noProof/>
        </w:rPr>
        <w:t xml:space="preserve">; </w:t>
      </w:r>
      <w:hyperlink w:anchor="_ENREF_66" w:tooltip="Turner, 2011 #3149" w:history="1">
        <w:r w:rsidR="00256DFA" w:rsidRPr="00256DFA">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comprised of multiple subgroups </w:t>
      </w:r>
      <w:r w:rsidR="00151B9F">
        <w:fldChar w:fldCharType="begin"/>
      </w:r>
      <w:r w:rsidR="00F329B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5" w:tooltip="Selden Jr., 2021 #8966" w:history="1">
        <w:r w:rsidR="00256DFA" w:rsidRPr="00256DFA">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 </w:instrText>
      </w:r>
      <w:r w:rsidR="0062277C">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62277C">
        <w:instrText xml:space="preserve"> ADDIN EN.CITE.DATA </w:instrText>
      </w:r>
      <w:r w:rsidR="0062277C">
        <w:fldChar w:fldCharType="end"/>
      </w:r>
      <w:r w:rsidR="00151B9F">
        <w:fldChar w:fldCharType="separate"/>
      </w:r>
      <w:r w:rsidR="009216ED">
        <w:rPr>
          <w:noProof/>
        </w:rPr>
        <w:t>(</w:t>
      </w:r>
      <w:hyperlink w:anchor="_ENREF_38" w:tooltip="LaVere, 1998 #38" w:history="1">
        <w:r w:rsidR="00256DFA" w:rsidRPr="00256DFA">
          <w:rPr>
            <w:rStyle w:val="Hyperlink"/>
          </w:rPr>
          <w:t>LaVere 1998</w:t>
        </w:r>
      </w:hyperlink>
      <w:r w:rsidR="009216ED">
        <w:rPr>
          <w:noProof/>
        </w:rPr>
        <w:t xml:space="preserve">; </w:t>
      </w:r>
      <w:hyperlink w:anchor="_ENREF_42" w:tooltip="Newkumet, 1988 #11145" w:history="1">
        <w:r w:rsidR="00256DFA" w:rsidRPr="00256DFA">
          <w:rPr>
            <w:rStyle w:val="Hyperlink"/>
          </w:rPr>
          <w:t>Newkumet and Meredith 1988</w:t>
        </w:r>
      </w:hyperlink>
      <w:r w:rsidR="009216ED">
        <w:rPr>
          <w:noProof/>
        </w:rPr>
        <w:t xml:space="preserve">; </w:t>
      </w:r>
      <w:hyperlink w:anchor="_ENREF_46" w:tooltip="Perttula, 1992 #35" w:history="1">
        <w:r w:rsidR="00256DFA" w:rsidRPr="00256DFA">
          <w:rPr>
            <w:rStyle w:val="Hyperlink"/>
          </w:rPr>
          <w:t>Perttula 1992</w:t>
        </w:r>
      </w:hyperlink>
      <w:r w:rsidR="009216ED">
        <w:rPr>
          <w:noProof/>
        </w:rPr>
        <w:t xml:space="preserve">, </w:t>
      </w:r>
      <w:hyperlink w:anchor="_ENREF_47" w:tooltip="Perttula, 1993 #2159" w:history="1">
        <w:r w:rsidR="00256DFA" w:rsidRPr="00256DFA">
          <w:rPr>
            <w:rStyle w:val="Hyperlink"/>
          </w:rPr>
          <w:t>1993</w:t>
        </w:r>
      </w:hyperlink>
      <w:r w:rsidR="009216ED">
        <w:rPr>
          <w:noProof/>
        </w:rPr>
        <w:t>)</w:t>
      </w:r>
      <w:r w:rsidR="00151B9F">
        <w:fldChar w:fldCharType="end"/>
      </w:r>
      <w:r w:rsidR="00151B9F">
        <w:t>.</w:t>
      </w:r>
      <w:r w:rsidR="00C54710">
        <w:t xml:space="preserve"> In outline, Perdiz arrow points possess a:</w:t>
      </w:r>
    </w:p>
    <w:p w:rsidR="00C54710" w:rsidRDefault="00C54710" w:rsidP="00C54710">
      <w:pPr>
        <w:autoSpaceDE w:val="0"/>
        <w:autoSpaceDN w:val="0"/>
        <w:adjustRightInd w:val="0"/>
        <w:spacing w:after="0" w:line="240" w:lineRule="auto"/>
        <w:jc w:val="both"/>
      </w:pPr>
    </w:p>
    <w:p w:rsidR="00DB58E2" w:rsidRDefault="00C54710" w:rsidP="009C6541">
      <w:pPr>
        <w:autoSpaceDE w:val="0"/>
        <w:autoSpaceDN w:val="0"/>
        <w:adjustRightInd w:val="0"/>
        <w:spacing w:after="0" w:line="240" w:lineRule="auto"/>
        <w:ind w:left="576" w:right="576"/>
        <w:jc w:val="both"/>
      </w:pPr>
      <w:r>
        <w:t>[t]</w:t>
      </w:r>
      <w:proofErr w:type="spellStart"/>
      <w:r>
        <w:t>riangular</w:t>
      </w:r>
      <w:proofErr w:type="spellEnd"/>
      <w: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t>orkmanship</w:t>
      </w:r>
      <w:proofErr w:type="spellEnd"/>
      <w:r>
        <w:t xml:space="preserve"> generally good, sometimes exceedingly fine with minutely serrated blade edges </w:t>
      </w:r>
      <w:r w:rsidR="009C6541">
        <w:fldChar w:fldCharType="begin"/>
      </w:r>
      <w:r w:rsidR="00256DFA">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65" w:tooltip="Suhm, 1954 #5764" w:history="1">
        <w:r w:rsidR="00256DFA" w:rsidRPr="00256DFA">
          <w:rPr>
            <w:rStyle w:val="Hyperlink"/>
          </w:rPr>
          <w:t>Suhm et al. 1954:504</w:t>
        </w:r>
      </w:hyperlink>
      <w:r w:rsidR="00256DFA">
        <w:rPr>
          <w:noProof/>
        </w:rPr>
        <w:t>)</w:t>
      </w:r>
      <w:r w:rsidR="009C6541">
        <w:fldChar w:fldCharType="end"/>
      </w:r>
      <w:r>
        <w:t>.</w:t>
      </w:r>
    </w:p>
    <w:p w:rsidR="002A47D2" w:rsidRDefault="002A47D2" w:rsidP="003E7486">
      <w:pPr>
        <w:autoSpaceDE w:val="0"/>
        <w:autoSpaceDN w:val="0"/>
        <w:adjustRightInd w:val="0"/>
        <w:spacing w:after="0" w:line="240" w:lineRule="auto"/>
        <w:jc w:val="both"/>
      </w:pPr>
    </w:p>
    <w:p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p>
    <w:p w:rsidR="00DB58E2" w:rsidRDefault="00DB58E2" w:rsidP="003E7486">
      <w:pPr>
        <w:autoSpaceDE w:val="0"/>
        <w:autoSpaceDN w:val="0"/>
        <w:adjustRightInd w:val="0"/>
        <w:spacing w:after="0" w:line="240" w:lineRule="auto"/>
        <w:jc w:val="both"/>
      </w:pPr>
    </w:p>
    <w:p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preference, while those with shorter blade lengths may evinc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rsidR="002F52C2" w:rsidRDefault="002F52C2" w:rsidP="00190D57">
      <w:pPr>
        <w:autoSpaceDE w:val="0"/>
        <w:autoSpaceDN w:val="0"/>
        <w:adjustRightInd w:val="0"/>
        <w:spacing w:after="0" w:line="240" w:lineRule="auto"/>
        <w:jc w:val="both"/>
      </w:pPr>
    </w:p>
    <w:p w:rsidR="00BE41E8" w:rsidRPr="009C6541" w:rsidRDefault="002254B4" w:rsidP="00164D6E">
      <w:pPr>
        <w:autoSpaceDE w:val="0"/>
        <w:autoSpaceDN w:val="0"/>
        <w:adjustRightInd w:val="0"/>
        <w:spacing w:after="0" w:line="240" w:lineRule="auto"/>
        <w:jc w:val="both"/>
        <w:rPr>
          <w:b/>
        </w:rPr>
      </w:pPr>
      <w:r>
        <w:rPr>
          <w:b/>
        </w:rPr>
        <w:lastRenderedPageBreak/>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rsidR="00BE41E8" w:rsidRDefault="00BE41E8" w:rsidP="00164D6E">
      <w:pPr>
        <w:autoSpaceDE w:val="0"/>
        <w:autoSpaceDN w:val="0"/>
        <w:adjustRightInd w:val="0"/>
        <w:spacing w:after="0" w:line="240" w:lineRule="auto"/>
        <w:jc w:val="both"/>
      </w:pPr>
    </w:p>
    <w:p w:rsidR="00FB7118" w:rsidRPr="00FB7118" w:rsidRDefault="00CD4B89" w:rsidP="00FB7118">
      <w:pPr>
        <w:autoSpaceDE w:val="0"/>
        <w:autoSpaceDN w:val="0"/>
        <w:adjustRightInd w:val="0"/>
        <w:spacing w:after="0" w:line="240" w:lineRule="auto"/>
        <w:jc w:val="center"/>
        <w:rPr>
          <w:b/>
        </w:rPr>
      </w:pPr>
      <w:r>
        <w:rPr>
          <w:b/>
        </w:rPr>
        <w:t>Methods</w:t>
      </w:r>
    </w:p>
    <w:p w:rsidR="00CD4B89" w:rsidRDefault="00CD4B89" w:rsidP="00CD4B89">
      <w:pPr>
        <w:autoSpaceDE w:val="0"/>
        <w:autoSpaceDN w:val="0"/>
        <w:adjustRightInd w:val="0"/>
        <w:spacing w:after="0" w:line="240" w:lineRule="auto"/>
      </w:pPr>
    </w:p>
    <w:p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the northern and southern behavioural regions, the sample was divided </w:t>
      </w:r>
      <w:r w:rsidR="008A5838">
        <w:t>into</w:t>
      </w:r>
      <w:r w:rsidR="00001C6B">
        <w:t xml:space="preserve"> two </w:t>
      </w:r>
      <w:r w:rsidR="00001C6B" w:rsidRPr="00001C6B">
        <w:rPr>
          <w:i/>
        </w:rPr>
        <w:t>size classes</w:t>
      </w:r>
      <w:r w:rsidR="00001C6B">
        <w:t xml:space="preserve"> based on t</w:t>
      </w:r>
      <w:r w:rsidR="00FB7118">
        <w:t>he mean maximum blade length</w:t>
      </w:r>
      <w:r w:rsidR="00001C6B">
        <w:t xml:space="preserve"> of each region. Due to the potential for </w:t>
      </w:r>
      <w:r w:rsidR="00AB1F87">
        <w:t xml:space="preserve">differential preference for—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Caddo behavioural region prior to calculating</w:t>
      </w:r>
      <w:r w:rsidR="00001C6B">
        <w:t xml:space="preserve"> the mean blade length</w:t>
      </w:r>
      <w:r w:rsidR="00632178">
        <w:t>, then assigning</w:t>
      </w:r>
      <w:r w:rsidR="00001C6B">
        <w:t xml:space="preserve"> large and small size classes</w:t>
      </w:r>
      <w:r w:rsidR="00632178">
        <w:t xml:space="preserve"> based on whether the blade length of each Perdiz arrow point was larger or smaller than the mean</w:t>
      </w:r>
      <w:r w:rsidR="00FB7118">
        <w:t>. Following size class</w:t>
      </w:r>
      <w:r w:rsidR="00632178">
        <w:t xml:space="preserve"> assignment</w:t>
      </w:r>
      <w:r w:rsidR="00FB7118">
        <w:t xml:space="preserve">, </w:t>
      </w:r>
      <w:r w:rsidR="00632178">
        <w:t>th</w:t>
      </w:r>
      <w:r w:rsidR="00B2521F">
        <w:t>os</w:t>
      </w:r>
      <w:r w:rsidR="00632178">
        <w:t xml:space="preserve">e data for the northern and southern Caddo behavioural regions </w:t>
      </w:r>
      <w:r w:rsidR="00FB7118">
        <w:t>were joined in advance of analysis.</w:t>
      </w:r>
    </w:p>
    <w:p w:rsidR="00FB7118" w:rsidRDefault="00FB7118" w:rsidP="00FD46CC">
      <w:pPr>
        <w:autoSpaceDE w:val="0"/>
        <w:autoSpaceDN w:val="0"/>
        <w:adjustRightInd w:val="0"/>
        <w:spacing w:after="0" w:line="240" w:lineRule="auto"/>
        <w:jc w:val="both"/>
      </w:pPr>
    </w:p>
    <w:p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 </w:t>
      </w:r>
      <w:r w:rsidRPr="003A65C5">
        <w:rPr>
          <w:i/>
        </w:rPr>
        <w:t>size</w:t>
      </w:r>
      <w:r>
        <w:t xml:space="preserve">. Size and shape were calculated using the method of log-shape ratios proposed by </w:t>
      </w:r>
      <w:hyperlink w:anchor="_ENREF_41" w:tooltip="Mosimann, 1970 #11104" w:history="1">
        <w:r w:rsidR="00256DFA" w:rsidRPr="00256DFA">
          <w:rPr>
            <w:rStyle w:val="Hyperlink"/>
          </w:rPr>
          <w:fldChar w:fldCharType="begin"/>
        </w:r>
        <w:r w:rsidR="00256DFA" w:rsidRPr="00256DFA">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256DFA" w:rsidRPr="00256DFA">
          <w:rPr>
            <w:rStyle w:val="Hyperlink"/>
          </w:rPr>
          <w:fldChar w:fldCharType="separate"/>
        </w:r>
        <w:r w:rsidR="00256DFA" w:rsidRPr="00256DFA">
          <w:rPr>
            <w:rStyle w:val="Hyperlink"/>
          </w:rPr>
          <w:t>Mosimann (1970)</w:t>
        </w:r>
        <w:r w:rsidR="00256DFA" w:rsidRPr="00256DFA">
          <w:rPr>
            <w:rStyle w:val="Hyperlink"/>
          </w:rPr>
          <w:fldChar w:fldCharType="end"/>
        </w:r>
      </w:hyperlink>
      <w:r>
        <w:t>, where the geometric mean is considered a proxy for size, and shape was calculated as the log of isometric size subtracted from the log of each linear/dimensional measure.</w:t>
      </w:r>
    </w:p>
    <w:p w:rsidR="00001C6B" w:rsidRDefault="00001C6B" w:rsidP="00FD46CC">
      <w:pPr>
        <w:autoSpaceDE w:val="0"/>
        <w:autoSpaceDN w:val="0"/>
        <w:adjustRightInd w:val="0"/>
        <w:spacing w:after="0" w:line="240" w:lineRule="auto"/>
        <w:jc w:val="both"/>
      </w:pPr>
    </w:p>
    <w:p w:rsidR="00FB7118" w:rsidRDefault="00001C6B" w:rsidP="00FD46CC">
      <w:pPr>
        <w:autoSpaceDE w:val="0"/>
        <w:autoSpaceDN w:val="0"/>
        <w:adjustRightInd w:val="0"/>
        <w:spacing w:after="0" w:line="240" w:lineRule="auto"/>
        <w:jc w:val="both"/>
      </w:pPr>
      <w:r>
        <w:t xml:space="preserve">ANOVAs were used to identify differences between shape variables associated with Perdiz arrow point </w:t>
      </w:r>
      <w:r w:rsidR="00632178">
        <w:t>size</w:t>
      </w:r>
      <w:r>
        <w:t xml:space="preserve"> classes from the northern and southern </w:t>
      </w:r>
      <w:r w:rsidR="004437CB">
        <w:t xml:space="preserve">Caddo </w:t>
      </w:r>
      <w:r>
        <w:t xml:space="preserve">behavioural regions. </w:t>
      </w:r>
      <w:r w:rsidR="00632178">
        <w:t>Should a significant difference</w:t>
      </w:r>
      <w:r>
        <w:t xml:space="preserve"> between behavioural regions</w:t>
      </w:r>
      <w:r w:rsidR="00632178">
        <w:t xml:space="preserve"> be found, this would support the argument for differences in </w:t>
      </w:r>
      <w:r w:rsidR="0072461C">
        <w:t xml:space="preserve">Caddo selective preference. </w:t>
      </w:r>
      <w:r w:rsidR="00632178">
        <w:t>Should a significant difference</w:t>
      </w:r>
      <w:r w:rsidR="0072461C">
        <w:t xml:space="preserve"> </w:t>
      </w:r>
      <w:r w:rsidR="00632178">
        <w:t xml:space="preserve">be found </w:t>
      </w:r>
      <w:r w:rsidR="0072461C">
        <w:t>between the large and small size classes</w:t>
      </w:r>
      <w:r w:rsidR="00632178">
        <w:t>, 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 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rsidR="00FB7118" w:rsidRDefault="00FB7118" w:rsidP="00CD4B89">
      <w:pPr>
        <w:autoSpaceDE w:val="0"/>
        <w:autoSpaceDN w:val="0"/>
        <w:adjustRightInd w:val="0"/>
        <w:spacing w:after="0" w:line="240" w:lineRule="auto"/>
      </w:pPr>
    </w:p>
    <w:p w:rsidR="00FB7118" w:rsidRPr="00FB7118" w:rsidRDefault="00FB7118" w:rsidP="00CD4B89">
      <w:pPr>
        <w:autoSpaceDE w:val="0"/>
        <w:autoSpaceDN w:val="0"/>
        <w:adjustRightInd w:val="0"/>
        <w:spacing w:after="0" w:line="240" w:lineRule="auto"/>
        <w:rPr>
          <w:i/>
        </w:rPr>
      </w:pPr>
      <w:r>
        <w:rPr>
          <w:i/>
        </w:rPr>
        <w:t>Geometric morphometrics</w:t>
      </w:r>
    </w:p>
    <w:p w:rsidR="00FB7118" w:rsidRDefault="00FB7118" w:rsidP="00CD4B89">
      <w:pPr>
        <w:autoSpaceDE w:val="0"/>
        <w:autoSpaceDN w:val="0"/>
        <w:adjustRightInd w:val="0"/>
        <w:spacing w:after="0" w:line="240" w:lineRule="auto"/>
      </w:pPr>
    </w:p>
    <w:p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 </w:instrText>
      </w:r>
      <w:r w:rsidR="0062277C">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62277C">
        <w:instrText xml:space="preserve"> ADDIN EN.CITE.DATA </w:instrText>
      </w:r>
      <w:r w:rsidR="0062277C">
        <w:fldChar w:fldCharType="end"/>
      </w:r>
      <w:r>
        <w:fldChar w:fldCharType="separate"/>
      </w:r>
      <w:r>
        <w:rPr>
          <w:noProof/>
        </w:rPr>
        <w:t>(</w:t>
      </w:r>
      <w:hyperlink w:anchor="_ENREF_35" w:tooltip="Kendall, 1981 #8102" w:history="1">
        <w:r w:rsidR="00256DFA" w:rsidRPr="00256DFA">
          <w:rPr>
            <w:rStyle w:val="Hyperlink"/>
          </w:rPr>
          <w:t>Kendall 1981</w:t>
        </w:r>
      </w:hyperlink>
      <w:r>
        <w:rPr>
          <w:noProof/>
        </w:rPr>
        <w:t xml:space="preserve">, </w:t>
      </w:r>
      <w:hyperlink w:anchor="_ENREF_36" w:tooltip="Kendall, 1984 #8587" w:history="1">
        <w:r w:rsidR="00256DFA" w:rsidRPr="00256DFA">
          <w:rPr>
            <w:rStyle w:val="Hyperlink"/>
          </w:rPr>
          <w:t>1984</w:t>
        </w:r>
      </w:hyperlink>
      <w:r>
        <w:rPr>
          <w:noProof/>
        </w:rPr>
        <w:t xml:space="preserve">; </w:t>
      </w:r>
      <w:hyperlink w:anchor="_ENREF_62" w:tooltip="Slice, 2001 #8384" w:history="1">
        <w:r w:rsidR="00256DFA" w:rsidRPr="00256DFA">
          <w:rPr>
            <w:rStyle w:val="Hyperlink"/>
          </w:rPr>
          <w:t>Slice 2001</w:t>
        </w:r>
      </w:hyperlink>
      <w:r>
        <w:rPr>
          <w:noProof/>
        </w:rPr>
        <w:t>)</w:t>
      </w:r>
      <w:r>
        <w:fldChar w:fldCharType="end"/>
      </w:r>
      <w:r>
        <w:t xml:space="preserve">, achieved through generalized Procrustes superimposition </w:t>
      </w:r>
      <w:r>
        <w:fldChar w:fldCharType="begin"/>
      </w:r>
      <w:r w:rsidR="0062277C">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0" w:tooltip="Rohlf, 1990 #8525" w:history="1">
        <w:r w:rsidR="00256DFA" w:rsidRPr="00256DFA">
          <w:rPr>
            <w:rStyle w:val="Hyperlink"/>
          </w:rPr>
          <w:t>Rohlf and Slice 1990</w:t>
        </w:r>
      </w:hyperlink>
      <w:r>
        <w:rPr>
          <w:noProof/>
        </w:rPr>
        <w:t>)</w:t>
      </w:r>
      <w:r>
        <w:fldChar w:fldCharType="end"/>
      </w:r>
      <w:r>
        <w:t xml:space="preserve"> performed in R 4.1.3 </w:t>
      </w:r>
      <w:r>
        <w:fldChar w:fldCharType="begin"/>
      </w:r>
      <w:r w:rsidR="0062277C">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48" w:tooltip="R Core Development Team, 2022 #8573" w:history="1">
        <w:r w:rsidR="00256DFA" w:rsidRPr="00256DFA">
          <w:rPr>
            <w:rStyle w:val="Hyperlink"/>
          </w:rPr>
          <w:t>R Core Development Team 2022</w:t>
        </w:r>
      </w:hyperlink>
      <w:r>
        <w:rPr>
          <w:noProof/>
        </w:rPr>
        <w:t>)</w:t>
      </w:r>
      <w:r>
        <w:fldChar w:fldCharType="end"/>
      </w:r>
      <w:r>
        <w:t xml:space="preserve"> using the 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 </w:instrText>
      </w:r>
      <w:r w:rsidR="00256DFA">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256DFA">
        <w:instrText xml:space="preserve"> ADDIN EN.CITE.DATA </w:instrText>
      </w:r>
      <w:r w:rsidR="00256DFA">
        <w:fldChar w:fldCharType="end"/>
      </w:r>
      <w:r w:rsidR="003725C1">
        <w:fldChar w:fldCharType="separate"/>
      </w:r>
      <w:r w:rsidR="00256DFA">
        <w:rPr>
          <w:noProof/>
        </w:rPr>
        <w:t>(</w:t>
      </w:r>
      <w:hyperlink w:anchor="_ENREF_4" w:tooltip="Adams, 2013 #8565" w:history="1">
        <w:r w:rsidR="00256DFA" w:rsidRPr="00256DFA">
          <w:rPr>
            <w:rStyle w:val="Hyperlink"/>
          </w:rPr>
          <w:t xml:space="preserve">Adams and </w:t>
        </w:r>
        <w:r w:rsidR="00256DFA" w:rsidRPr="00256DFA">
          <w:rPr>
            <w:rStyle w:val="Hyperlink"/>
          </w:rPr>
          <w:lastRenderedPageBreak/>
          <w:t>Otárola-Castillo 2013</w:t>
        </w:r>
      </w:hyperlink>
      <w:r w:rsidR="00256DFA">
        <w:rPr>
          <w:noProof/>
        </w:rPr>
        <w:t xml:space="preserve">; </w:t>
      </w:r>
      <w:hyperlink w:anchor="_ENREF_9" w:tooltip="Baken, 2021 #9565" w:history="1">
        <w:r w:rsidR="00256DFA" w:rsidRPr="00256DFA">
          <w:rPr>
            <w:rStyle w:val="Hyperlink"/>
          </w:rPr>
          <w:t>Baken et al. 2021</w:t>
        </w:r>
      </w:hyperlink>
      <w:r w:rsidR="00256DFA">
        <w:rPr>
          <w:noProof/>
        </w:rPr>
        <w:t>)</w:t>
      </w:r>
      <w:r w:rsidR="003725C1">
        <w:fldChar w:fldCharType="end"/>
      </w:r>
      <w:r>
        <w:t xml:space="preserve"> </w:t>
      </w:r>
      <w:r w:rsidR="003725C1">
        <w:t>a</w:t>
      </w:r>
      <w:r>
        <w:t>nd RRPP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 </w:instrText>
      </w:r>
      <w:r w:rsidR="0062277C">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62277C">
        <w:instrText xml:space="preserve"> ADDIN EN.CITE.DATA </w:instrText>
      </w:r>
      <w:r w:rsidR="0062277C">
        <w:fldChar w:fldCharType="end"/>
      </w:r>
      <w:r w:rsidR="003725C1">
        <w:fldChar w:fldCharType="separate"/>
      </w:r>
      <w:r w:rsidR="003725C1">
        <w:rPr>
          <w:noProof/>
        </w:rPr>
        <w:t>(</w:t>
      </w:r>
      <w:hyperlink w:anchor="_ENREF_3" w:tooltip="Adams, 2015 #8546" w:history="1">
        <w:r w:rsidR="00256DFA" w:rsidRPr="00256DFA">
          <w:rPr>
            <w:rStyle w:val="Hyperlink"/>
          </w:rPr>
          <w:t>Adams and Collyer 2015</w:t>
        </w:r>
      </w:hyperlink>
      <w:r w:rsidR="003725C1">
        <w:rPr>
          <w:noProof/>
        </w:rPr>
        <w:t xml:space="preserve">; </w:t>
      </w:r>
      <w:hyperlink w:anchor="_ENREF_16" w:tooltip="Collyer, 2018 #8593" w:history="1">
        <w:r w:rsidR="00256DFA" w:rsidRPr="00256DFA">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62277C">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6" w:tooltip="Gower, 1975 #5698" w:history="1">
        <w:r w:rsidR="00256DFA" w:rsidRPr="00256DFA">
          <w:rPr>
            <w:rStyle w:val="Hyperlink"/>
          </w:rPr>
          <w:t>Gower 1975</w:t>
        </w:r>
      </w:hyperlink>
      <w:r w:rsidR="003725C1">
        <w:rPr>
          <w:noProof/>
        </w:rPr>
        <w:t xml:space="preserve">; </w:t>
      </w:r>
      <w:hyperlink w:anchor="_ENREF_50" w:tooltip="Rohlf, 1990 #8525" w:history="1">
        <w:r w:rsidR="00256DFA" w:rsidRPr="00256DFA">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 </w:instrText>
      </w:r>
      <w:r w:rsidR="0062277C">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62277C">
        <w:instrText xml:space="preserve"> ADDIN EN.CITE.DATA </w:instrText>
      </w:r>
      <w:r w:rsidR="0062277C">
        <w:fldChar w:fldCharType="end"/>
      </w:r>
      <w:r w:rsidR="003725C1">
        <w:fldChar w:fldCharType="separate"/>
      </w:r>
      <w:r w:rsidR="003725C1">
        <w:rPr>
          <w:noProof/>
        </w:rPr>
        <w:t>(</w:t>
      </w:r>
      <w:hyperlink w:anchor="_ENREF_49" w:tooltip="Rohlf, 1999 #8511" w:history="1">
        <w:r w:rsidR="00256DFA" w:rsidRPr="00256DFA">
          <w:rPr>
            <w:rStyle w:val="Hyperlink"/>
          </w:rPr>
          <w:t>Rohlf 1999</w:t>
        </w:r>
      </w:hyperlink>
      <w:r w:rsidR="003725C1">
        <w:rPr>
          <w:noProof/>
        </w:rPr>
        <w:t xml:space="preserve">; </w:t>
      </w:r>
      <w:hyperlink w:anchor="_ENREF_62" w:tooltip="Slice, 2001 #8384" w:history="1">
        <w:r w:rsidR="00256DFA" w:rsidRPr="00256DFA">
          <w:rPr>
            <w:rStyle w:val="Hyperlink"/>
          </w:rPr>
          <w:t>Slice 2001</w:t>
        </w:r>
      </w:hyperlink>
      <w:r w:rsidR="003725C1">
        <w:rPr>
          <w:noProof/>
        </w:rPr>
        <w:t>)</w:t>
      </w:r>
      <w:r w:rsidR="003725C1">
        <w:fldChar w:fldCharType="end"/>
      </w:r>
      <w:r>
        <w:t xml:space="preserve">. </w:t>
      </w:r>
    </w:p>
    <w:p w:rsidR="00A9209A" w:rsidRDefault="00A9209A" w:rsidP="00A9209A">
      <w:pPr>
        <w:autoSpaceDE w:val="0"/>
        <w:autoSpaceDN w:val="0"/>
        <w:adjustRightInd w:val="0"/>
        <w:spacing w:after="0" w:line="240" w:lineRule="auto"/>
        <w:jc w:val="both"/>
      </w:pPr>
    </w:p>
    <w:p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62277C">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2" w:tooltip="Jolliffe, 2002 #8543" w:history="1">
        <w:r w:rsidR="00256DFA" w:rsidRPr="00256DFA">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zed using thin-plate spline warping of a reference mesh </w:t>
      </w:r>
      <w:r w:rsidR="003725C1">
        <w:fldChar w:fldCharType="begin"/>
      </w:r>
      <w:r w:rsidR="00256DFA">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7" w:tooltip="Klingenberg, 2013 #8522" w:history="1">
        <w:r w:rsidR="00256DFA" w:rsidRPr="00256DFA">
          <w:rPr>
            <w:rStyle w:val="Hyperlink"/>
          </w:rPr>
          <w:t>Klingenberg 2013</w:t>
        </w:r>
      </w:hyperlink>
      <w:r w:rsidR="00256DFA">
        <w:rPr>
          <w:noProof/>
        </w:rPr>
        <w:t xml:space="preserve">; </w:t>
      </w:r>
      <w:hyperlink w:anchor="_ENREF_60" w:tooltip="Sherratt, 2014 #8520" w:history="1">
        <w:r w:rsidR="00256DFA" w:rsidRPr="00256DFA">
          <w:rPr>
            <w:rStyle w:val="Hyperlink"/>
          </w:rPr>
          <w:t>Sherratt et al. 2014</w:t>
        </w:r>
      </w:hyperlink>
      <w:r w:rsidR="00256DFA">
        <w:rPr>
          <w:noProof/>
        </w:rPr>
        <w:t>)</w:t>
      </w:r>
      <w:r w:rsidR="003725C1">
        <w:fldChar w:fldCharType="end"/>
      </w:r>
      <w:r>
        <w:t>.</w:t>
      </w:r>
    </w:p>
    <w:p w:rsidR="003725C1" w:rsidRDefault="003725C1" w:rsidP="00A9209A">
      <w:pPr>
        <w:autoSpaceDE w:val="0"/>
        <w:autoSpaceDN w:val="0"/>
        <w:adjustRightInd w:val="0"/>
        <w:spacing w:after="0" w:line="240" w:lineRule="auto"/>
        <w:jc w:val="both"/>
      </w:pPr>
    </w:p>
    <w:p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62277C">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5" w:tooltip="Goodall, 1991 #7038" w:history="1">
        <w:r w:rsidR="00256DFA" w:rsidRPr="00256DFA">
          <w:rPr>
            <w:rStyle w:val="Hyperlink"/>
          </w:rPr>
          <w:t>Goodall 1991</w:t>
        </w:r>
      </w:hyperlink>
      <w:r>
        <w:rPr>
          <w:noProof/>
        </w:rPr>
        <w:t>)</w:t>
      </w:r>
      <w:r>
        <w:fldChar w:fldCharType="end"/>
      </w:r>
      <w:r>
        <w:t xml:space="preserve"> were run that enlist effect-sizes (</w:t>
      </w:r>
      <w:proofErr w:type="spellStart"/>
      <w:r>
        <w:t>zscores</w:t>
      </w:r>
      <w:proofErr w:type="spellEnd"/>
      <w:r>
        <w:t xml:space="preserve">) computed as standard deviates of the generated sampling distributions </w:t>
      </w:r>
      <w:r>
        <w:fldChar w:fldCharType="begin"/>
      </w:r>
      <w:r w:rsidR="00256DFA">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256DFA" w:rsidRPr="00256DFA">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 </w:instrText>
      </w:r>
      <w:r w:rsidR="0062277C">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62277C">
        <w:instrText xml:space="preserve"> ADDIN EN.CITE.DATA </w:instrText>
      </w:r>
      <w:r w:rsidR="0062277C">
        <w:fldChar w:fldCharType="end"/>
      </w:r>
      <w:r>
        <w:fldChar w:fldCharType="separate"/>
      </w:r>
      <w:r>
        <w:rPr>
          <w:noProof/>
        </w:rPr>
        <w:t>(</w:t>
      </w:r>
      <w:hyperlink w:anchor="_ENREF_3" w:tooltip="Adams, 2015 #8546" w:history="1">
        <w:r w:rsidR="00256DFA" w:rsidRPr="00256DFA">
          <w:rPr>
            <w:rStyle w:val="Hyperlink"/>
          </w:rPr>
          <w:t>Adams and Collyer 2015</w:t>
        </w:r>
      </w:hyperlink>
      <w:r>
        <w:rPr>
          <w:noProof/>
        </w:rPr>
        <w:t xml:space="preserve">; </w:t>
      </w:r>
      <w:hyperlink w:anchor="_ENREF_16" w:tooltip="Collyer, 2018 #8593" w:history="1">
        <w:r w:rsidR="00256DFA" w:rsidRPr="00256DFA">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62277C">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256DFA" w:rsidRPr="00256DFA">
          <w:rPr>
            <w:rStyle w:val="Hyperlink"/>
          </w:rPr>
          <w:t>Anderson and Ter Braak 2003</w:t>
        </w:r>
      </w:hyperlink>
      <w:r>
        <w:rPr>
          <w:noProof/>
        </w:rPr>
        <w:t>)</w:t>
      </w:r>
      <w:r>
        <w:fldChar w:fldCharType="end"/>
      </w:r>
      <w:r>
        <w:t>.</w:t>
      </w:r>
    </w:p>
    <w:p w:rsidR="00A9209A" w:rsidRDefault="00A9209A" w:rsidP="00A9209A">
      <w:pPr>
        <w:autoSpaceDE w:val="0"/>
        <w:autoSpaceDN w:val="0"/>
        <w:adjustRightInd w:val="0"/>
        <w:spacing w:after="0" w:line="240" w:lineRule="auto"/>
        <w:jc w:val="both"/>
      </w:pPr>
    </w:p>
    <w:p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 </w:instrText>
      </w:r>
      <w:r w:rsidR="00256DFA">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256DFA">
        <w:instrText xml:space="preserve"> ADDIN EN.CITE.DATA </w:instrText>
      </w:r>
      <w:r w:rsidR="00256DFA">
        <w:fldChar w:fldCharType="end"/>
      </w:r>
      <w:r>
        <w:fldChar w:fldCharType="separate"/>
      </w:r>
      <w:r w:rsidR="00256DFA">
        <w:rPr>
          <w:noProof/>
        </w:rPr>
        <w:t>(</w:t>
      </w:r>
      <w:hyperlink w:anchor="_ENREF_1" w:tooltip="Adams, 2007 #8344" w:history="1">
        <w:r w:rsidR="00256DFA" w:rsidRPr="00256DFA">
          <w:rPr>
            <w:rStyle w:val="Hyperlink"/>
          </w:rPr>
          <w:t>Adams and Collyer 2007</w:t>
        </w:r>
      </w:hyperlink>
      <w:r w:rsidR="00256DFA">
        <w:rPr>
          <w:noProof/>
        </w:rPr>
        <w:t xml:space="preserve">, </w:t>
      </w:r>
      <w:hyperlink w:anchor="_ENREF_2" w:tooltip="Adams, 2009 #8550" w:history="1">
        <w:r w:rsidR="00256DFA" w:rsidRPr="00256DFA">
          <w:rPr>
            <w:rStyle w:val="Hyperlink"/>
          </w:rPr>
          <w:t>2009</w:t>
        </w:r>
      </w:hyperlink>
      <w:r w:rsidR="00256DFA">
        <w:rPr>
          <w:noProof/>
        </w:rPr>
        <w:t xml:space="preserve">; </w:t>
      </w:r>
      <w:hyperlink w:anchor="_ENREF_14" w:tooltip="Collyer, 2007 #8569" w:history="1">
        <w:r w:rsidR="00256DFA" w:rsidRPr="00256DFA">
          <w:rPr>
            <w:rStyle w:val="Hyperlink"/>
          </w:rPr>
          <w:t>Collyer and Adams 2007</w:t>
        </w:r>
      </w:hyperlink>
      <w:r w:rsidR="00256DFA">
        <w:rPr>
          <w:noProof/>
        </w:rPr>
        <w:t xml:space="preserve">, </w:t>
      </w:r>
      <w:hyperlink w:anchor="_ENREF_15" w:tooltip="Collyer, 2013 #8533" w:history="1">
        <w:r w:rsidR="00256DFA" w:rsidRPr="00256DFA">
          <w:rPr>
            <w:rStyle w:val="Hyperlink"/>
          </w:rPr>
          <w:t>2013</w:t>
        </w:r>
      </w:hyperlink>
      <w:r w:rsidR="00256DFA">
        <w:rPr>
          <w:noProof/>
        </w:rPr>
        <w:t xml:space="preserve">; </w:t>
      </w:r>
      <w:hyperlink w:anchor="_ENREF_18" w:tooltip="Collyer, 2015 #8549" w:history="1">
        <w:r w:rsidR="00256DFA" w:rsidRPr="00256DFA">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 </w:instrText>
      </w:r>
      <w:r w:rsidR="00256DFA">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256DFA">
        <w:instrText xml:space="preserve"> ADDIN EN.CITE.DATA </w:instrText>
      </w:r>
      <w:r w:rsidR="00256DFA">
        <w:fldChar w:fldCharType="end"/>
      </w:r>
      <w:r>
        <w:fldChar w:fldCharType="separate"/>
      </w:r>
      <w:r w:rsidR="00256DFA">
        <w:rPr>
          <w:noProof/>
        </w:rPr>
        <w:t>(</w:t>
      </w:r>
      <w:hyperlink w:anchor="_ENREF_17" w:tooltip="Collyer, 2020 #11107" w:history="1">
        <w:r w:rsidR="00256DFA" w:rsidRPr="00256DFA">
          <w:rPr>
            <w:rStyle w:val="Hyperlink"/>
          </w:rPr>
          <w:t>Collyer and Adams 2020</w:t>
        </w:r>
      </w:hyperlink>
      <w:r w:rsidR="00256DFA">
        <w:rPr>
          <w:noProof/>
        </w:rPr>
        <w:t xml:space="preserve">; </w:t>
      </w:r>
      <w:hyperlink w:anchor="_ENREF_23" w:tooltip="Foote, 1993 #7041" w:history="1">
        <w:r w:rsidR="00256DFA" w:rsidRPr="00256DFA">
          <w:rPr>
            <w:rStyle w:val="Hyperlink"/>
          </w:rPr>
          <w:t>Foote 1993</w:t>
        </w:r>
      </w:hyperlink>
      <w:r w:rsidR="00256DFA">
        <w:rPr>
          <w:noProof/>
        </w:rPr>
        <w:t xml:space="preserve">; </w:t>
      </w:r>
      <w:hyperlink w:anchor="_ENREF_67" w:tooltip="Zelditch, 2004 #5694" w:history="1">
        <w:r w:rsidR="00256DFA" w:rsidRPr="00256DFA">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rsidR="0084577D" w:rsidRDefault="0084577D" w:rsidP="00A9209A">
      <w:pPr>
        <w:autoSpaceDE w:val="0"/>
        <w:autoSpaceDN w:val="0"/>
        <w:adjustRightInd w:val="0"/>
        <w:spacing w:after="0" w:line="240" w:lineRule="auto"/>
        <w:jc w:val="both"/>
      </w:pPr>
    </w:p>
    <w:p w:rsidR="00310D44" w:rsidRDefault="00310D44" w:rsidP="00310D44">
      <w:pPr>
        <w:autoSpaceDE w:val="0"/>
        <w:autoSpaceDN w:val="0"/>
        <w:adjustRightInd w:val="0"/>
        <w:spacing w:after="0" w:line="240" w:lineRule="auto"/>
        <w:jc w:val="center"/>
      </w:pPr>
      <w:r>
        <w:rPr>
          <w:b/>
        </w:rPr>
        <w:t>Results</w:t>
      </w:r>
    </w:p>
    <w:p w:rsidR="00310D44" w:rsidRDefault="00310D44" w:rsidP="00310D44">
      <w:pPr>
        <w:autoSpaceDE w:val="0"/>
        <w:autoSpaceDN w:val="0"/>
        <w:adjustRightInd w:val="0"/>
        <w:spacing w:after="0" w:line="240" w:lineRule="auto"/>
      </w:pPr>
    </w:p>
    <w:p w:rsidR="0084577D" w:rsidRDefault="003A65C5" w:rsidP="004818B9">
      <w:pPr>
        <w:autoSpaceDE w:val="0"/>
        <w:autoSpaceDN w:val="0"/>
        <w:adjustRightInd w:val="0"/>
        <w:spacing w:after="0" w:line="240" w:lineRule="auto"/>
        <w:jc w:val="both"/>
      </w:pPr>
      <w:r>
        <w:t>Linear</w:t>
      </w:r>
      <w:r w:rsidR="0084577D">
        <w:t xml:space="preserv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ttributes associated with blade morphology (maximum blade length, shoulder width, and width) were more dynamic. Blade length was found to differ significantly between the large and small size classes in both the northern and southern behavioural regions.</w:t>
      </w:r>
      <w:r>
        <w:t xml:space="preserve"> W</w:t>
      </w:r>
      <w:r w:rsidR="0084577D">
        <w:t xml:space="preserve">hile </w:t>
      </w:r>
      <w:r>
        <w:t xml:space="preserve">both </w:t>
      </w:r>
      <w:r w:rsidR="0084577D">
        <w:t xml:space="preserve">shoulder width and width were stable between size 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but shoulder width remained stable, and another in the south where the entirety of the lateral edge was resharpened, resulting in a </w:t>
      </w:r>
      <w:r w:rsidR="00B66AD3">
        <w:t>reduction</w:t>
      </w:r>
      <w:r w:rsidR="003E1195">
        <w:t xml:space="preserve"> in blade length and shoulder width.</w:t>
      </w:r>
    </w:p>
    <w:p w:rsidR="0084577D" w:rsidRDefault="0084577D" w:rsidP="0084577D">
      <w:pPr>
        <w:autoSpaceDE w:val="0"/>
        <w:autoSpaceDN w:val="0"/>
        <w:adjustRightInd w:val="0"/>
        <w:spacing w:after="0" w:line="240" w:lineRule="auto"/>
        <w:jc w:val="both"/>
        <w:rPr>
          <w:b/>
        </w:rPr>
      </w:pPr>
      <w:r w:rsidRPr="0084577D">
        <w:rPr>
          <w:b/>
        </w:rPr>
        <w:lastRenderedPageBreak/>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rsidR="004818B9" w:rsidRDefault="004818B9" w:rsidP="0084577D">
      <w:pPr>
        <w:autoSpaceDE w:val="0"/>
        <w:autoSpaceDN w:val="0"/>
        <w:adjustRightInd w:val="0"/>
        <w:spacing w:after="0" w:line="240" w:lineRule="auto"/>
        <w:jc w:val="both"/>
        <w:rPr>
          <w:b/>
        </w:rPr>
      </w:pPr>
    </w:p>
    <w:p w:rsidR="005C1B89" w:rsidRDefault="005C1B89" w:rsidP="0084577D">
      <w:pPr>
        <w:autoSpaceDE w:val="0"/>
        <w:autoSpaceDN w:val="0"/>
        <w:adjustRightInd w:val="0"/>
        <w:spacing w:after="0" w:line="240" w:lineRule="auto"/>
        <w:jc w:val="both"/>
      </w:pPr>
      <w:r>
        <w:rPr>
          <w:i/>
        </w:rPr>
        <w:t>Geometric morphometrics</w:t>
      </w:r>
    </w:p>
    <w:p w:rsidR="005C1B89" w:rsidRDefault="005C1B89" w:rsidP="0084577D">
      <w:pPr>
        <w:autoSpaceDE w:val="0"/>
        <w:autoSpaceDN w:val="0"/>
        <w:adjustRightInd w:val="0"/>
        <w:spacing w:after="0" w:line="240" w:lineRule="auto"/>
        <w:jc w:val="both"/>
      </w:pPr>
    </w:p>
    <w:p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within the sample. </w:t>
      </w:r>
      <w:r>
        <w:t>The plot visually illustrates shape changes in Perdiz arrow point base (PC1) and blade shape (PC2) (Figure 4).</w:t>
      </w:r>
    </w:p>
    <w:p w:rsidR="007723D2" w:rsidRDefault="007723D2" w:rsidP="0084577D">
      <w:pPr>
        <w:autoSpaceDE w:val="0"/>
        <w:autoSpaceDN w:val="0"/>
        <w:adjustRightInd w:val="0"/>
        <w:spacing w:after="0" w:line="240" w:lineRule="auto"/>
        <w:jc w:val="both"/>
      </w:pPr>
    </w:p>
    <w:p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w:t>
      </w:r>
      <w:proofErr w:type="spellStart"/>
      <w:r w:rsidRPr="001E48D8">
        <w:rPr>
          <w:b/>
        </w:rPr>
        <w:t>base</w:t>
      </w:r>
      <w:proofErr w:type="spellEnd"/>
      <w:r w:rsidRPr="001E48D8">
        <w:rPr>
          <w:b/>
        </w:rPr>
        <w:t xml:space="preserve"> shape, and PC2 </w:t>
      </w:r>
      <w:r w:rsidR="00366405">
        <w:rPr>
          <w:b/>
        </w:rPr>
        <w:t>with</w:t>
      </w:r>
      <w:r w:rsidRPr="001E48D8">
        <w:rPr>
          <w:b/>
        </w:rPr>
        <w:t xml:space="preserve"> blade shape.</w:t>
      </w:r>
    </w:p>
    <w:p w:rsidR="001E48D8" w:rsidRDefault="001E48D8" w:rsidP="0084577D">
      <w:pPr>
        <w:autoSpaceDE w:val="0"/>
        <w:autoSpaceDN w:val="0"/>
        <w:adjustRightInd w:val="0"/>
        <w:spacing w:after="0" w:line="240" w:lineRule="auto"/>
        <w:jc w:val="both"/>
      </w:pPr>
    </w:p>
    <w:p w:rsidR="00310D44" w:rsidRDefault="006802F9" w:rsidP="006C3803">
      <w:pPr>
        <w:autoSpaceDE w:val="0"/>
        <w:autoSpaceDN w:val="0"/>
        <w:adjustRightInd w:val="0"/>
        <w:spacing w:after="0" w:line="240" w:lineRule="auto"/>
        <w:jc w:val="both"/>
      </w:pPr>
      <w:r>
        <w:t xml:space="preserve">A Procrustes ANOVA was used to test for a differenc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rsidR="001E48D8" w:rsidRDefault="001E48D8" w:rsidP="006C3803">
      <w:pPr>
        <w:autoSpaceDE w:val="0"/>
        <w:autoSpaceDN w:val="0"/>
        <w:adjustRightInd w:val="0"/>
        <w:spacing w:after="0" w:line="240" w:lineRule="auto"/>
        <w:jc w:val="both"/>
      </w:pPr>
    </w:p>
    <w:p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Pr="001E48D8">
        <w:rPr>
          <w:rStyle w:val="Emphasis"/>
          <w:b/>
        </w:rPr>
        <w:t>size</w:t>
      </w:r>
      <w:r w:rsidRPr="001E48D8">
        <w:rPr>
          <w:b/>
        </w:rPr>
        <w:t xml:space="preserve"> as a stylized graphic of the allometric trend.</w:t>
      </w:r>
    </w:p>
    <w:p w:rsidR="001E48D8" w:rsidRDefault="001E48D8" w:rsidP="006C3803">
      <w:pPr>
        <w:autoSpaceDE w:val="0"/>
        <w:autoSpaceDN w:val="0"/>
        <w:adjustRightInd w:val="0"/>
        <w:spacing w:after="0" w:line="240" w:lineRule="auto"/>
        <w:jc w:val="both"/>
        <w:rPr>
          <w:b/>
        </w:rPr>
      </w:pPr>
    </w:p>
    <w:p w:rsidR="001E48D8" w:rsidRPr="001E48D8" w:rsidRDefault="001E48D8" w:rsidP="006C3803">
      <w:pPr>
        <w:autoSpaceDE w:val="0"/>
        <w:autoSpaceDN w:val="0"/>
        <w:adjustRightInd w:val="0"/>
        <w:spacing w:after="0" w:line="240" w:lineRule="auto"/>
        <w:jc w:val="both"/>
        <w:rPr>
          <w:b/>
        </w:rPr>
      </w:pPr>
      <w:r>
        <w:t>Analyses of modularity and morphological integration returned significant results, and results of the trajectory analysis demonstrate</w:t>
      </w:r>
      <w:r w:rsidR="00273E2B">
        <w:t>s</w:t>
      </w:r>
      <w:r>
        <w:t xml:space="preserve"> a </w:t>
      </w:r>
      <w:r w:rsidR="00273E2B">
        <w:t xml:space="preserve">significant </w:t>
      </w:r>
      <w:r>
        <w:t xml:space="preserve">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w:t>
      </w:r>
      <w:r>
        <w:lastRenderedPageBreak/>
        <w:t>the large Perdiz arrow points from the southern behavioural region occupy a significantly greater range of morphospace than the large Perdiz arrow points from the northern behavioural region.</w:t>
      </w:r>
    </w:p>
    <w:p w:rsidR="001E48D8" w:rsidRDefault="001E48D8" w:rsidP="006C3803">
      <w:pPr>
        <w:autoSpaceDE w:val="0"/>
        <w:autoSpaceDN w:val="0"/>
        <w:adjustRightInd w:val="0"/>
        <w:spacing w:after="0" w:line="240" w:lineRule="auto"/>
        <w:jc w:val="both"/>
      </w:pPr>
    </w:p>
    <w:p w:rsidR="001E48D8" w:rsidRPr="001E48D8" w:rsidRDefault="001E48D8" w:rsidP="006C3803">
      <w:pPr>
        <w:autoSpaceDE w:val="0"/>
        <w:autoSpaceDN w:val="0"/>
        <w:adjustRightInd w:val="0"/>
        <w:spacing w:after="0" w:line="240" w:lineRule="auto"/>
        <w:jc w:val="both"/>
        <w:rPr>
          <w:b/>
        </w:rPr>
      </w:pPr>
      <w:r w:rsidRPr="001E48D8">
        <w:rPr>
          <w:b/>
        </w:rPr>
        <w:t xml:space="preserve">Figure </w:t>
      </w:r>
      <w:r>
        <w:rPr>
          <w:b/>
        </w:rPr>
        <w:t>6</w:t>
      </w:r>
      <w:r w:rsidRPr="001E48D8">
        <w:rPr>
          <w:b/>
        </w:rPr>
        <w:t>. Visualization of two shape trajectories for Perdiz arrow points (large/small) that occur in the northern and southern behavioural regions.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rsidR="00F62964" w:rsidRPr="00BE189D" w:rsidRDefault="00F62964" w:rsidP="00BE189D">
      <w:pPr>
        <w:spacing w:after="0"/>
      </w:pPr>
    </w:p>
    <w:p w:rsidR="002F52C2" w:rsidRDefault="00BE189D" w:rsidP="00BE189D">
      <w:pPr>
        <w:spacing w:after="0"/>
        <w:jc w:val="center"/>
        <w:rPr>
          <w:b/>
        </w:rPr>
      </w:pPr>
      <w:r>
        <w:rPr>
          <w:b/>
        </w:rPr>
        <w:t>Discussion</w:t>
      </w:r>
    </w:p>
    <w:p w:rsidR="00393F9E" w:rsidRDefault="00393F9E" w:rsidP="00BE189D">
      <w:pPr>
        <w:spacing w:after="0"/>
        <w:jc w:val="center"/>
        <w:rPr>
          <w:b/>
        </w:rPr>
      </w:pPr>
    </w:p>
    <w:p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62277C">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256DFA" w:rsidRPr="00256DFA">
          <w:rPr>
            <w:rStyle w:val="Hyperlink"/>
          </w:rPr>
          <w:t>Evans 1978:115</w:t>
        </w:r>
      </w:hyperlink>
      <w:r w:rsidR="0035382A">
        <w:rPr>
          <w:noProof/>
        </w:rPr>
        <w:t>)</w:t>
      </w:r>
      <w:r w:rsidR="0035382A">
        <w:fldChar w:fldCharType="end"/>
      </w:r>
      <w:r w:rsidR="0035382A">
        <w:t>.</w:t>
      </w:r>
    </w:p>
    <w:p w:rsidR="00DA19AA" w:rsidRPr="00BE189D" w:rsidRDefault="00DA19AA" w:rsidP="00DA19AA">
      <w:pPr>
        <w:spacing w:after="0"/>
        <w:rPr>
          <w:b/>
        </w:rPr>
      </w:pPr>
    </w:p>
    <w:p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 </w:instrText>
      </w:r>
      <w:r w:rsidR="0062277C">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62277C">
        <w:instrText xml:space="preserve"> ADDIN EN.CITE.DATA </w:instrText>
      </w:r>
      <w:r w:rsidR="0062277C">
        <w:fldChar w:fldCharType="end"/>
      </w:r>
      <w:r w:rsidRPr="00B609E2">
        <w:fldChar w:fldCharType="separate"/>
      </w:r>
      <w:r w:rsidRPr="00B609E2">
        <w:rPr>
          <w:noProof/>
        </w:rPr>
        <w:t>(</w:t>
      </w:r>
      <w:hyperlink w:anchor="_ENREF_12" w:tooltip="Clark, 1986 #9539" w:history="1">
        <w:r w:rsidR="00256DFA" w:rsidRPr="00256DFA">
          <w:rPr>
            <w:rStyle w:val="Hyperlink"/>
          </w:rPr>
          <w:t>Clark 1986</w:t>
        </w:r>
      </w:hyperlink>
      <w:r w:rsidRPr="00B609E2">
        <w:rPr>
          <w:noProof/>
        </w:rPr>
        <w:t xml:space="preserve">; </w:t>
      </w:r>
      <w:hyperlink w:anchor="_ENREF_28" w:tooltip="Hardin, 1979 #9538" w:history="1">
        <w:r w:rsidR="00256DFA" w:rsidRPr="00256DFA">
          <w:rPr>
            <w:rStyle w:val="Hyperlink"/>
          </w:rPr>
          <w:t>Hardin 1979</w:t>
        </w:r>
      </w:hyperlink>
      <w:r w:rsidRPr="00B609E2">
        <w:rPr>
          <w:noProof/>
        </w:rPr>
        <w:t xml:space="preserve">; </w:t>
      </w:r>
      <w:hyperlink w:anchor="_ENREF_61" w:tooltip="Sinopoli, 1988 #7131" w:history="1">
        <w:r w:rsidR="00256DFA" w:rsidRPr="00256DFA">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 </w:instrText>
      </w:r>
      <w:r w:rsidR="00256DFA">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256DFA">
        <w:instrText xml:space="preserve"> ADDIN EN.CITE.DATA </w:instrText>
      </w:r>
      <w:r w:rsidR="00256DFA">
        <w:fldChar w:fldCharType="end"/>
      </w:r>
      <w:r w:rsidR="00992A8B">
        <w:fldChar w:fldCharType="separate"/>
      </w:r>
      <w:r w:rsidR="00256DFA">
        <w:rPr>
          <w:noProof/>
        </w:rPr>
        <w:t>(</w:t>
      </w:r>
      <w:hyperlink w:anchor="_ENREF_52" w:tooltip="Selden Jr., 2018 #7925" w:history="1">
        <w:r w:rsidR="00256DFA" w:rsidRPr="00256DFA">
          <w:rPr>
            <w:rStyle w:val="Hyperlink"/>
          </w:rPr>
          <w:t>Selden Jr. 2018a</w:t>
        </w:r>
      </w:hyperlink>
      <w:r w:rsidR="00256DFA">
        <w:rPr>
          <w:noProof/>
        </w:rPr>
        <w:t xml:space="preserve">, </w:t>
      </w:r>
      <w:hyperlink w:anchor="_ENREF_53" w:tooltip="Selden Jr., 2018 #8071" w:history="1">
        <w:r w:rsidR="00256DFA" w:rsidRPr="00256DFA">
          <w:rPr>
            <w:rStyle w:val="Hyperlink"/>
          </w:rPr>
          <w:t>2018b</w:t>
        </w:r>
      </w:hyperlink>
      <w:r w:rsidR="00256DFA">
        <w:rPr>
          <w:noProof/>
        </w:rPr>
        <w:t xml:space="preserve">, </w:t>
      </w:r>
      <w:hyperlink w:anchor="_ENREF_54" w:tooltip="Selden Jr., 2019 #8361" w:history="1">
        <w:r w:rsidR="00256DFA" w:rsidRPr="00256DFA">
          <w:rPr>
            <w:rStyle w:val="Hyperlink"/>
          </w:rPr>
          <w:t>2019</w:t>
        </w:r>
      </w:hyperlink>
      <w:r w:rsidR="00256DFA">
        <w:rPr>
          <w:noProof/>
        </w:rPr>
        <w:t xml:space="preserve">, </w:t>
      </w:r>
      <w:hyperlink w:anchor="_ENREF_56" w:tooltip="Selden Jr., 2021 #8967" w:history="1">
        <w:r w:rsidR="00256DFA" w:rsidRPr="00256DFA">
          <w:rPr>
            <w:rStyle w:val="Hyperlink"/>
          </w:rPr>
          <w:t>2021b</w:t>
        </w:r>
      </w:hyperlink>
      <w:r w:rsidR="00256DFA">
        <w:rPr>
          <w:noProof/>
        </w:rPr>
        <w:t xml:space="preserve">; </w:t>
      </w:r>
      <w:hyperlink w:anchor="_ENREF_58" w:tooltip="Selden Jr., 2020 #8318" w:history="1">
        <w:r w:rsidR="00256DFA" w:rsidRPr="00256DFA">
          <w:rPr>
            <w:rStyle w:val="Hyperlink"/>
          </w:rPr>
          <w:t>Selden Jr. et al. 2020</w:t>
        </w:r>
      </w:hyperlink>
      <w:r w:rsidR="00256DFA">
        <w:rPr>
          <w:noProof/>
        </w:rPr>
        <w:t xml:space="preserve">; </w:t>
      </w:r>
      <w:hyperlink w:anchor="_ENREF_59" w:tooltip="Selden Jr., 2018 #8154" w:history="1">
        <w:r w:rsidR="00256DFA" w:rsidRPr="00256DFA">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 xml:space="preserve">through deliberate and differential production (bottles)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62277C">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29" w:tooltip="Hodder, 1982 #9537" w:history="1">
        <w:r w:rsidR="00256DFA" w:rsidRPr="00256DFA">
          <w:rPr>
            <w:rStyle w:val="Hyperlink"/>
          </w:rPr>
          <w:t>sensu Hodder and Renfrew 1982</w:t>
        </w:r>
      </w:hyperlink>
      <w:r w:rsidRPr="00B609E2">
        <w:rPr>
          <w:noProof/>
        </w:rPr>
        <w:t>)</w:t>
      </w:r>
      <w:r w:rsidRPr="00B609E2">
        <w:fldChar w:fldCharType="end"/>
      </w:r>
      <w:r w:rsidRPr="00B609E2">
        <w:t>.</w:t>
      </w:r>
    </w:p>
    <w:p w:rsidR="00F2503E" w:rsidRDefault="00F2503E" w:rsidP="00F2503E">
      <w:pPr>
        <w:autoSpaceDE w:val="0"/>
        <w:autoSpaceDN w:val="0"/>
        <w:adjustRightInd w:val="0"/>
        <w:spacing w:after="0" w:line="240" w:lineRule="auto"/>
        <w:jc w:val="both"/>
      </w:pPr>
    </w:p>
    <w:p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62277C">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256DFA" w:rsidRPr="00256DFA">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62277C">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256DFA" w:rsidRPr="00256DFA">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 </w:instrText>
      </w:r>
      <w:r w:rsidR="0062277C">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62277C">
        <w:instrText xml:space="preserve"> ADDIN EN.CITE.DATA </w:instrText>
      </w:r>
      <w:r w:rsidR="0062277C">
        <w:fldChar w:fldCharType="end"/>
      </w:r>
      <w:r w:rsidRPr="00B609E2">
        <w:fldChar w:fldCharType="separate"/>
      </w:r>
      <w:r w:rsidRPr="00B609E2">
        <w:rPr>
          <w:noProof/>
        </w:rPr>
        <w:t>(</w:t>
      </w:r>
      <w:hyperlink w:anchor="_ENREF_11" w:tooltip="Chase, 1991 #9524" w:history="1">
        <w:r w:rsidR="00256DFA" w:rsidRPr="00256DFA">
          <w:rPr>
            <w:rStyle w:val="Hyperlink"/>
          </w:rPr>
          <w:t>Chase 1991</w:t>
        </w:r>
      </w:hyperlink>
      <w:r w:rsidRPr="00B609E2">
        <w:rPr>
          <w:noProof/>
        </w:rPr>
        <w:t xml:space="preserve">; </w:t>
      </w:r>
      <w:hyperlink w:anchor="_ENREF_20" w:tooltip="Dibble, 1989 #9525" w:history="1">
        <w:r w:rsidR="00256DFA" w:rsidRPr="00256DFA">
          <w:rPr>
            <w:rStyle w:val="Hyperlink"/>
          </w:rPr>
          <w:t>Dibble 1989</w:t>
        </w:r>
      </w:hyperlink>
      <w:r w:rsidRPr="00B609E2">
        <w:rPr>
          <w:noProof/>
        </w:rPr>
        <w:t xml:space="preserve">; </w:t>
      </w:r>
      <w:hyperlink w:anchor="_ENREF_40" w:tooltip="Monnier, 2006 #6487" w:history="1">
        <w:r w:rsidR="00256DFA" w:rsidRPr="00256DFA">
          <w:rPr>
            <w:rStyle w:val="Hyperlink"/>
          </w:rPr>
          <w:t>Monnier 2006</w:t>
        </w:r>
      </w:hyperlink>
      <w:r w:rsidRPr="00B609E2">
        <w:rPr>
          <w:noProof/>
        </w:rPr>
        <w:t xml:space="preserve">; </w:t>
      </w:r>
      <w:hyperlink w:anchor="_ENREF_43" w:tooltip="Nowell, 2002 #9526" w:history="1">
        <w:r w:rsidR="00256DFA" w:rsidRPr="00256DFA">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62277C">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3" w:tooltip="Keller, 1996 #9527" w:history="1">
        <w:r w:rsidR="00256DFA" w:rsidRPr="00256DFA">
          <w:rPr>
            <w:rStyle w:val="Hyperlink"/>
          </w:rPr>
          <w:t>Keller and Keller 1996</w:t>
        </w:r>
      </w:hyperlink>
      <w:r w:rsidRPr="00B609E2">
        <w:rPr>
          <w:noProof/>
        </w:rPr>
        <w:t>)</w:t>
      </w:r>
      <w:r w:rsidRPr="00B609E2">
        <w:fldChar w:fldCharType="end"/>
      </w:r>
      <w:r w:rsidRPr="00B609E2">
        <w:t>.</w:t>
      </w:r>
    </w:p>
    <w:p w:rsidR="006D19EB" w:rsidRDefault="006D19EB" w:rsidP="00EA1260">
      <w:pPr>
        <w:autoSpaceDE w:val="0"/>
        <w:autoSpaceDN w:val="0"/>
        <w:adjustRightInd w:val="0"/>
        <w:spacing w:after="0" w:line="240" w:lineRule="auto"/>
        <w:jc w:val="both"/>
      </w:pPr>
    </w:p>
    <w:p w:rsidR="00C54CD0" w:rsidRDefault="006D19EB" w:rsidP="00786F42">
      <w:pPr>
        <w:autoSpaceDE w:val="0"/>
        <w:autoSpaceDN w:val="0"/>
        <w:adjustRightInd w:val="0"/>
        <w:spacing w:after="0" w:line="240" w:lineRule="auto"/>
        <w:jc w:val="both"/>
      </w:pPr>
      <w:r>
        <w:lastRenderedPageBreak/>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4D431D">
        <w:t xml:space="preserve">Toyah craft specialization, in which—following </w:t>
      </w:r>
      <w:hyperlink w:anchor="_ENREF_21" w:tooltip="Evans, 1978 #11146" w:history="1">
        <w:r w:rsidR="00256DFA" w:rsidRPr="00256DFA">
          <w:rPr>
            <w:rStyle w:val="Hyperlink"/>
          </w:rPr>
          <w:fldChar w:fldCharType="begin"/>
        </w:r>
        <w:r w:rsidR="00256DFA" w:rsidRPr="00256DFA">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256DFA" w:rsidRPr="00256DFA">
          <w:rPr>
            <w:rStyle w:val="Hyperlink"/>
          </w:rPr>
          <w:fldChar w:fldCharType="separate"/>
        </w:r>
        <w:r w:rsidR="00256DFA" w:rsidRPr="00256DFA">
          <w:rPr>
            <w:rStyle w:val="Hyperlink"/>
          </w:rPr>
          <w:t>Evans (1978)</w:t>
        </w:r>
        <w:r w:rsidR="00256DFA" w:rsidRPr="00256DFA">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acquisition of Perdiz arrow points by the Caddo demonstrates </w:t>
      </w:r>
      <w:r w:rsidR="003A65C5">
        <w:t xml:space="preserve">strong </w:t>
      </w:r>
      <w:r w:rsidR="00786F42">
        <w:t xml:space="preserve">selective preference for a particular shape </w:t>
      </w:r>
      <w:r w:rsidR="00F2503E">
        <w:t xml:space="preserve">that was </w:t>
      </w:r>
      <w:r w:rsidR="00786F42">
        <w:t>common across both behavioural regions</w:t>
      </w:r>
      <w:r w:rsidR="00F2503E">
        <w:t xml:space="preserve">, </w:t>
      </w:r>
      <w:r w:rsidR="003A65C5">
        <w:t>and</w:t>
      </w:r>
      <w:r w:rsidR="00F2503E">
        <w:t xml:space="preserve"> may have some bearing on Toyah production constraints</w:t>
      </w:r>
      <w:r w:rsidR="00786F42">
        <w:t xml:space="preserve">. However, there were differences in size preferenc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between </w:t>
      </w:r>
      <w:r w:rsidR="003A65C5">
        <w:t xml:space="preserve">the </w:t>
      </w:r>
      <w:r w:rsidR="00786F42">
        <w:t xml:space="preserve">Caddo behavioural regions, </w:t>
      </w:r>
      <w:r w:rsidR="00786F42" w:rsidRPr="00C00A5B">
        <w:rPr>
          <w:i/>
        </w:rPr>
        <w:t>size</w:t>
      </w:r>
      <w:r w:rsidR="00786F42">
        <w:t xml:space="preserve"> </w:t>
      </w:r>
      <w:r w:rsidR="00F2503E">
        <w:t>was</w:t>
      </w:r>
      <w:r w:rsidR="00786F42">
        <w:t xml:space="preserve"> not.</w:t>
      </w:r>
    </w:p>
    <w:p w:rsidR="002A174A" w:rsidRDefault="002A174A" w:rsidP="00786F42">
      <w:pPr>
        <w:autoSpaceDE w:val="0"/>
        <w:autoSpaceDN w:val="0"/>
        <w:adjustRightInd w:val="0"/>
        <w:spacing w:after="0" w:line="240" w:lineRule="auto"/>
        <w:jc w:val="both"/>
      </w:pPr>
    </w:p>
    <w:p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 used it as a projectile, while the other used it as a hafted cutting implement.</w:t>
      </w:r>
      <w:r>
        <w:t xml:space="preserve"> Counts of larger Perdiz arrow points from Caddo burials in the southern behavioural region are higher than they are in the north, and include a greater diversity of sizes. </w:t>
      </w:r>
      <w:r w:rsidR="00717B6D">
        <w:t>This raises the question of whether</w:t>
      </w:r>
      <w:r>
        <w:t xml:space="preserve"> </w:t>
      </w:r>
      <w:r w:rsidR="00E96CC8">
        <w:t>commerce</w:t>
      </w:r>
      <w:r>
        <w:t xml:space="preserve"> with Toyah groups </w:t>
      </w:r>
      <w:r w:rsidR="00D762ED">
        <w:t>was</w:t>
      </w:r>
      <w:r>
        <w:t xml:space="preserve"> limited to Caddo traders from one behavioural region, where Caddo from the adjacent region </w:t>
      </w:r>
      <w:r w:rsidR="00273E2B">
        <w:t>were</w:t>
      </w:r>
      <w:r w:rsidR="00D762ED">
        <w:t xml:space="preserve"> depende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Pr="008030D4">
        <w:rPr>
          <w:i/>
        </w:rPr>
        <w:t>shape</w:t>
      </w:r>
      <w:r>
        <w:t xml:space="preserve"> for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rsidR="00407290" w:rsidRDefault="00407290" w:rsidP="002A174A">
      <w:pPr>
        <w:autoSpaceDE w:val="0"/>
        <w:autoSpaceDN w:val="0"/>
        <w:adjustRightInd w:val="0"/>
        <w:spacing w:after="0" w:line="240" w:lineRule="auto"/>
        <w:jc w:val="both"/>
      </w:pPr>
    </w:p>
    <w:p w:rsidR="0076203E" w:rsidRPr="0076203E" w:rsidRDefault="0076203E" w:rsidP="002F52C2">
      <w:pPr>
        <w:autoSpaceDE w:val="0"/>
        <w:autoSpaceDN w:val="0"/>
        <w:adjustRightInd w:val="0"/>
        <w:spacing w:after="0" w:line="240" w:lineRule="auto"/>
        <w:jc w:val="both"/>
      </w:pPr>
      <w:r>
        <w:rPr>
          <w:i/>
        </w:rPr>
        <w:t>On Caddo resharpening and/or retouch</w:t>
      </w:r>
    </w:p>
    <w:p w:rsidR="0076203E" w:rsidRDefault="0076203E" w:rsidP="002F52C2">
      <w:pPr>
        <w:autoSpaceDE w:val="0"/>
        <w:autoSpaceDN w:val="0"/>
        <w:adjustRightInd w:val="0"/>
        <w:spacing w:after="0" w:line="240" w:lineRule="auto"/>
        <w:jc w:val="both"/>
      </w:pPr>
    </w:p>
    <w:p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21077A">
        <w:t xml:space="preserve">The analysis of linear shape variables demonstrated two discrete approaches to resharpening and/or retouch used by Caddo knappers in the northern and southern behavioural regions (see Figure 3).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 xml:space="preserve">in the northern and southern Caddo behavioural regions </w:t>
      </w:r>
      <w:r>
        <w:t>differ</w:t>
      </w:r>
      <w:r w:rsidR="0021077A">
        <w:t xml:space="preserve"> significantly (see Figure 6)</w:t>
      </w:r>
      <w:r>
        <w:t>.</w:t>
      </w:r>
      <w:r w:rsidR="0021077A">
        <w:t xml:space="preserve"> </w:t>
      </w:r>
    </w:p>
    <w:p w:rsidR="0021077A" w:rsidRDefault="0079063F" w:rsidP="002F52C2">
      <w:pPr>
        <w:autoSpaceDE w:val="0"/>
        <w:autoSpaceDN w:val="0"/>
        <w:adjustRightInd w:val="0"/>
        <w:spacing w:after="0" w:line="240" w:lineRule="auto"/>
        <w:jc w:val="both"/>
      </w:pPr>
      <w:r>
        <w:lastRenderedPageBreak/>
        <w:t>Comparisons of Perdiz arrow point morphology in each region demonstrated a significant difference in shape between the large and small size classes in the northern behavioural region, but not in the south</w:t>
      </w:r>
      <w:r w:rsidR="00965E25">
        <w:t xml:space="preserve">. </w:t>
      </w:r>
      <w:r w:rsidR="007559CA">
        <w:t xml:space="preserve">Thus, while resharpening practices in the north resulted in an appreciably different shape, it did not in the south. </w:t>
      </w:r>
      <w:r w:rsidR="00965E25">
        <w:t>The comparison of size between the large and small size classes in each behavioural region did not yield</w:t>
      </w:r>
      <w:r w:rsidR="007559CA">
        <w:t xml:space="preserve"> a result that rose to the level of statistical significance</w:t>
      </w:r>
      <w:r w:rsidR="00965E25">
        <w:t>.</w:t>
      </w:r>
      <w:r w:rsidR="007559CA">
        <w:t xml:space="preserve"> </w:t>
      </w:r>
      <w:r w:rsidR="00965E25">
        <w:t>Between-region comparisons demonstrated that the Perdiz arrow points in the large size class were significantly larger in the southern behavioural region. The between-region comparison of the small size class demonstrates a significant difference in 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as proven incorrect. While greater diversity was exhibited in the large size class between </w:t>
      </w:r>
      <w:r w:rsidR="000E76CB">
        <w:t>the northern</w:t>
      </w:r>
      <w:r w:rsidR="00883C9E">
        <w:t xml:space="preserve"> and southern Caddo behavioural regions, comparisons of morphological disparity between large and small size classes in the northern and southern behavioural regions did not yield a significant result.</w:t>
      </w:r>
    </w:p>
    <w:p w:rsidR="005624B1" w:rsidRDefault="005624B1" w:rsidP="002F52C2">
      <w:pPr>
        <w:autoSpaceDE w:val="0"/>
        <w:autoSpaceDN w:val="0"/>
        <w:adjustRightInd w:val="0"/>
        <w:spacing w:after="0" w:line="240" w:lineRule="auto"/>
        <w:jc w:val="both"/>
      </w:pPr>
    </w:p>
    <w:p w:rsidR="007559CA" w:rsidRDefault="00D457B9" w:rsidP="002F52C2">
      <w:pPr>
        <w:autoSpaceDE w:val="0"/>
        <w:autoSpaceDN w:val="0"/>
        <w:adjustRightInd w:val="0"/>
        <w:spacing w:after="0" w:line="240" w:lineRule="auto"/>
        <w:jc w:val="both"/>
      </w:pPr>
      <w:r>
        <w:rPr>
          <w:i/>
        </w:rPr>
        <w:t>Comparisons of Toyah-produced and Caddo-resharpened Perdiz arrow points</w:t>
      </w:r>
    </w:p>
    <w:p w:rsidR="00291464" w:rsidRDefault="00291464" w:rsidP="002F52C2">
      <w:pPr>
        <w:autoSpaceDE w:val="0"/>
        <w:autoSpaceDN w:val="0"/>
        <w:adjustRightInd w:val="0"/>
        <w:spacing w:after="0" w:line="240" w:lineRule="auto"/>
        <w:jc w:val="both"/>
      </w:pPr>
    </w:p>
    <w:p w:rsidR="00B80CD9" w:rsidRDefault="000E76CB" w:rsidP="002F52C2">
      <w:pPr>
        <w:autoSpaceDE w:val="0"/>
        <w:autoSpaceDN w:val="0"/>
        <w:adjustRightInd w:val="0"/>
        <w:spacing w:after="0" w:line="240" w:lineRule="auto"/>
        <w:jc w:val="both"/>
      </w:pPr>
      <w:r>
        <w:t>These findings suggest a potential methodological avenue for comparing Perdiz arrow points found in the Toyah region with those found in and across peripheral/adjacent regions using projectiles from the larger size class. Similarly, this approach may have utility in elucidating differential resharpening and/or retouch practices for other morphological types</w:t>
      </w:r>
      <w:r w:rsidR="0062277C">
        <w:t xml:space="preserve"> </w:t>
      </w:r>
      <w:r w:rsidR="0062277C">
        <w:fldChar w:fldCharType="begin"/>
      </w:r>
      <w:r w:rsidR="0062277C">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4" w:tooltip="O'Brien, 1999 #8233" w:history="1">
        <w:r w:rsidR="00256DFA" w:rsidRPr="00256DFA">
          <w:rPr>
            <w:rStyle w:val="Hyperlink"/>
          </w:rPr>
          <w:t>sensu O'Brien and Lyman 1999</w:t>
        </w:r>
      </w:hyperlink>
      <w:r w:rsidR="0062277C">
        <w:rPr>
          <w:noProof/>
        </w:rPr>
        <w:t>)</w:t>
      </w:r>
      <w:r w:rsidR="0062277C">
        <w:fldChar w:fldCharType="end"/>
      </w:r>
      <w:r>
        <w:t>, where those attributes are expected to differ. Further work will be needed to clarify whether the approach yields similar results for general contexts outside of burials.</w:t>
      </w:r>
      <w:r w:rsidR="00B80CD9">
        <w:t xml:space="preserve"> </w:t>
      </w:r>
    </w:p>
    <w:p w:rsidR="00B80CD9" w:rsidRDefault="00B80CD9" w:rsidP="002F52C2">
      <w:pPr>
        <w:autoSpaceDE w:val="0"/>
        <w:autoSpaceDN w:val="0"/>
        <w:adjustRightInd w:val="0"/>
        <w:spacing w:after="0" w:line="240" w:lineRule="auto"/>
        <w:jc w:val="both"/>
      </w:pPr>
    </w:p>
    <w:p w:rsidR="002F52C2" w:rsidRDefault="00B80CD9" w:rsidP="002F52C2">
      <w:pPr>
        <w:autoSpaceDE w:val="0"/>
        <w:autoSpaceDN w:val="0"/>
        <w:adjustRightInd w:val="0"/>
        <w:spacing w:after="0" w:line="240" w:lineRule="auto"/>
        <w:jc w:val="both"/>
      </w:pPr>
      <w:r>
        <w:t xml:space="preserve">Given the </w:t>
      </w:r>
      <w:r w:rsidR="00275110">
        <w:t xml:space="preserve">broad </w:t>
      </w:r>
      <w:r>
        <w:t>range of morphology associated with Perdiz arrow points, and the diversity of fauna that they were used to hunt—including humans</w:t>
      </w:r>
      <w:r w:rsidR="00031723">
        <w:t xml:space="preserve"> </w:t>
      </w:r>
      <w:r w:rsidR="00031723">
        <w:fldChar w:fldCharType="begin"/>
      </w:r>
      <w:r w:rsidR="0062277C">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256DFA" w:rsidRPr="00256DFA">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E149F3">
        <w:t xml:space="preserve">those </w:t>
      </w:r>
      <w:r w:rsidR="00031723">
        <w:t>morphological</w:t>
      </w:r>
      <w:r>
        <w:t xml:space="preserve"> traits to </w:t>
      </w:r>
      <w:r w:rsidR="00460DC7">
        <w:t>spatially delimit</w:t>
      </w:r>
      <w:r>
        <w:t xml:space="preserve"> a</w:t>
      </w:r>
      <w:r w:rsidR="00460DC7">
        <w:t xml:space="preserve">n area of </w:t>
      </w:r>
      <w:r>
        <w:t xml:space="preserve">the broader </w:t>
      </w:r>
      <w:r w:rsidR="00031723">
        <w:t xml:space="preserve">Toyah </w:t>
      </w:r>
      <w:r>
        <w:t xml:space="preserve">region where </w:t>
      </w:r>
      <w:r w:rsidR="00460DC7">
        <w:t>Perdiz arrow points</w:t>
      </w:r>
      <w:r>
        <w:t xml:space="preserve"> may have been </w:t>
      </w:r>
      <w:r w:rsidR="00460DC7">
        <w:t>produced</w:t>
      </w:r>
      <w:r>
        <w:t xml:space="preserve">. Whether, and to what extent, Perdiz arrow points reflect Caddo selective preference is debatable; however, the fact that a specific shape—but not size—was preferred </w:t>
      </w:r>
      <w:r w:rsidR="001B00B7">
        <w:t xml:space="preserve">by the Caddo </w:t>
      </w:r>
      <w:r>
        <w:t xml:space="preserve">may yield additional clues </w:t>
      </w:r>
      <w:r w:rsidR="00460DC7">
        <w:t>that might be leveraged 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bookmarkStart w:id="0" w:name="_GoBack"/>
      <w:bookmarkEnd w:id="0"/>
      <w:r>
        <w:t xml:space="preserve"> differences in raw material </w:t>
      </w:r>
      <w:r w:rsidR="001B00B7">
        <w:t>preference</w:t>
      </w:r>
      <w:r w:rsidR="000115FF">
        <w:t>.</w:t>
      </w:r>
    </w:p>
    <w:p w:rsidR="009C1C00" w:rsidRPr="00B609E2" w:rsidRDefault="009C1C00" w:rsidP="002F52C2">
      <w:pPr>
        <w:autoSpaceDE w:val="0"/>
        <w:autoSpaceDN w:val="0"/>
        <w:adjustRightInd w:val="0"/>
        <w:spacing w:after="0" w:line="240" w:lineRule="auto"/>
        <w:jc w:val="both"/>
      </w:pPr>
    </w:p>
    <w:p w:rsidR="00393F9E" w:rsidRDefault="00393F9E" w:rsidP="00393F9E">
      <w:pPr>
        <w:autoSpaceDE w:val="0"/>
        <w:autoSpaceDN w:val="0"/>
        <w:adjustRightInd w:val="0"/>
        <w:spacing w:after="0" w:line="240" w:lineRule="auto"/>
        <w:jc w:val="center"/>
        <w:rPr>
          <w:b/>
        </w:rPr>
      </w:pPr>
      <w:r>
        <w:rPr>
          <w:b/>
        </w:rPr>
        <w:t xml:space="preserve">Conclusion </w:t>
      </w:r>
    </w:p>
    <w:p w:rsidR="00AF3408" w:rsidRPr="00393F9E" w:rsidRDefault="00AF3408" w:rsidP="00393F9E">
      <w:pPr>
        <w:autoSpaceDE w:val="0"/>
        <w:autoSpaceDN w:val="0"/>
        <w:adjustRightInd w:val="0"/>
        <w:spacing w:after="0" w:line="240" w:lineRule="auto"/>
        <w:jc w:val="center"/>
        <w:rPr>
          <w:b/>
        </w:rPr>
      </w:pPr>
    </w:p>
    <w:p w:rsidR="00BE189D" w:rsidRDefault="00AF3408" w:rsidP="00AF3408">
      <w:pPr>
        <w:spacing w:after="0"/>
        <w:jc w:val="both"/>
      </w:pPr>
      <w:r w:rsidRPr="009768E1">
        <w:t>This study ask</w:t>
      </w:r>
      <w:r>
        <w:t>ed</w:t>
      </w:r>
      <w:r w:rsidRPr="009768E1">
        <w:t xml:space="preserve"> whether linear shape variables </w:t>
      </w:r>
      <w:r>
        <w:t>evince</w:t>
      </w:r>
      <w:r w:rsidRPr="009768E1">
        <w:t xml:space="preserve"> </w:t>
      </w:r>
      <w:r>
        <w:t xml:space="preserve">discrete </w:t>
      </w:r>
      <w:r w:rsidRPr="009768E1">
        <w:t xml:space="preserve">regional resharpening strategies, whether morphological trajectories differ between the northern and southern </w:t>
      </w:r>
      <w:r w:rsidRPr="009768E1">
        <w:lastRenderedPageBreak/>
        <w:t>behavioural regions, and whether morphological disparity differs between larger and smaller size classes, as defined by differences in blade length. Results demonstrate</w:t>
      </w:r>
      <w:r>
        <w:t>d</w:t>
      </w:r>
      <w:r w:rsidRPr="009768E1">
        <w:t xml:space="preserve"> differ</w:t>
      </w:r>
      <w:r>
        <w:t xml:space="preserve">ing </w:t>
      </w:r>
      <w:r w:rsidRPr="009768E1">
        <w:t>regional resharpening strategies, and distinct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rsidR="00031723" w:rsidRDefault="00031723" w:rsidP="00AF3408">
      <w:pPr>
        <w:spacing w:after="0"/>
        <w:jc w:val="both"/>
      </w:pPr>
    </w:p>
    <w:p w:rsidR="00BE189D" w:rsidRPr="00BE189D" w:rsidRDefault="00BE189D" w:rsidP="00BE189D">
      <w:pPr>
        <w:spacing w:after="0"/>
        <w:jc w:val="center"/>
        <w:rPr>
          <w:b/>
        </w:rPr>
      </w:pPr>
      <w:r w:rsidRPr="00BE189D">
        <w:rPr>
          <w:b/>
        </w:rPr>
        <w:t>Acknowledgments</w:t>
      </w:r>
    </w:p>
    <w:p w:rsidR="00BE189D" w:rsidRPr="00BE189D" w:rsidRDefault="00BE189D" w:rsidP="00BE189D">
      <w:pPr>
        <w:spacing w:after="0"/>
      </w:pPr>
    </w:p>
    <w:p w:rsidR="00BE189D" w:rsidRDefault="00315B07" w:rsidP="00FD46CC">
      <w:pPr>
        <w:spacing w:after="0"/>
        <w:jc w:val="both"/>
      </w:pPr>
      <w:r w:rsidRPr="00315B07">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w:t>
      </w:r>
      <w:r w:rsidR="005624B1">
        <w:t xml:space="preserve">John E. Dockall, </w:t>
      </w:r>
      <w:r w:rsidRPr="00315B07">
        <w:t xml:space="preserve">Michael J. </w:t>
      </w:r>
      <w:proofErr w:type="spellStart"/>
      <w:r w:rsidRPr="00315B07">
        <w:t>Shott</w:t>
      </w:r>
      <w:proofErr w:type="spellEnd"/>
      <w:r w:rsidRPr="00315B07">
        <w:t>,</w:t>
      </w:r>
      <w:r w:rsidR="00D01316" w:rsidRPr="00315B07">
        <w:t xml:space="preserve"> Lauren </w:t>
      </w:r>
      <w:r w:rsidR="005624B1">
        <w:t xml:space="preserve">N. </w:t>
      </w:r>
      <w:r w:rsidR="00D01316" w:rsidRPr="00315B07">
        <w:t xml:space="preserve">Butaric, David K. </w:t>
      </w:r>
      <w:proofErr w:type="spellStart"/>
      <w:r w:rsidR="00D01316" w:rsidRPr="00315B07">
        <w:t>Thulman</w:t>
      </w:r>
      <w:proofErr w:type="spellEnd"/>
      <w:r w:rsidR="00D01316" w:rsidRPr="00315B07">
        <w:t xml:space="preserve">, </w:t>
      </w:r>
      <w:r w:rsidR="005624B1">
        <w:t>Timothy K. Perttula,</w:t>
      </w:r>
      <w:r w:rsidR="002201B9">
        <w:t xml:space="preserve"> C. Britt Bousman,</w:t>
      </w:r>
      <w:r w:rsidR="005624B1">
        <w:t xml:space="preserve"> Jeffrey S. Girard, Hiram F. (Pete) Gregory,</w:t>
      </w:r>
      <w:r w:rsidR="007C218D">
        <w:t xml:space="preserve"> Thomas R. Hester, Harry J. Shafer,</w:t>
      </w:r>
      <w:r w:rsidR="005624B1">
        <w:t xml:space="preserve"> </w:t>
      </w:r>
      <w:r w:rsidR="00D01316" w:rsidRPr="00315B07">
        <w:t xml:space="preserve">Bonnie </w:t>
      </w:r>
      <w:r w:rsidR="005624B1">
        <w:t xml:space="preserve">L. </w:t>
      </w:r>
      <w:r w:rsidR="00D01316" w:rsidRPr="00315B07">
        <w:t>Etter, Kersten Bergstrom</w:t>
      </w:r>
      <w:r w:rsidR="00D01316">
        <w:t>,</w:t>
      </w:r>
      <w:r w:rsidRPr="00315B07">
        <w:t xml:space="preserve"> Christian S. Hoggard, Emma Sherratt, Dean C. Adams, </w:t>
      </w:r>
      <w:r w:rsidR="00D01316">
        <w:t xml:space="preserve">and </w:t>
      </w:r>
      <w:r w:rsidRPr="00315B07">
        <w:t>Michael L. Collyer for their constructive criticisms, comments, and suggestions throughout the development of this research program, and to the editors and anonymous reviewers for their comments and constructive criticisms, which further improved the manuscript.</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Funding</w:t>
      </w:r>
    </w:p>
    <w:p w:rsidR="00BE189D" w:rsidRPr="00BE189D" w:rsidRDefault="00BE189D" w:rsidP="00FD46CC">
      <w:pPr>
        <w:spacing w:after="0"/>
        <w:jc w:val="both"/>
      </w:pPr>
    </w:p>
    <w:p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RZS from the National </w:t>
      </w:r>
      <w:proofErr w:type="spellStart"/>
      <w:r w:rsidRPr="00BE189D">
        <w:t>Center</w:t>
      </w:r>
      <w:proofErr w:type="spellEnd"/>
      <w:r w:rsidRPr="00BE189D">
        <w:t xml:space="preserve"> for Preservation Technology and Training, as well as grants to RZS from the Caddo Nation of Oklahoma, National Forests and Grasslands in Texas (15-PA-11081300-033) and the </w:t>
      </w:r>
      <w:r w:rsidRPr="00BE189D">
        <w:lastRenderedPageBreak/>
        <w:t xml:space="preserve">United States Forest Service (20-PA-11081300-074). Additional support for this project was provided by the Heritage Research </w:t>
      </w:r>
      <w:proofErr w:type="spellStart"/>
      <w:r w:rsidRPr="00BE189D">
        <w:t>Center</w:t>
      </w:r>
      <w:proofErr w:type="spellEnd"/>
      <w:r w:rsidRPr="00BE189D">
        <w:t xml:space="preserve"> at Stephen F. Austin State University.</w:t>
      </w:r>
    </w:p>
    <w:p w:rsidR="00A44B74" w:rsidRDefault="00A44B74" w:rsidP="00FD46CC">
      <w:pPr>
        <w:spacing w:after="0"/>
        <w:jc w:val="center"/>
        <w:rPr>
          <w:b/>
        </w:rPr>
      </w:pPr>
    </w:p>
    <w:p w:rsidR="00BE189D" w:rsidRPr="00BE189D" w:rsidRDefault="00BE189D" w:rsidP="00FD46CC">
      <w:pPr>
        <w:spacing w:after="0"/>
        <w:jc w:val="center"/>
        <w:rPr>
          <w:b/>
        </w:rPr>
      </w:pPr>
      <w:r w:rsidRPr="00BE189D">
        <w:rPr>
          <w:b/>
        </w:rPr>
        <w:t>Data management</w:t>
      </w:r>
    </w:p>
    <w:p w:rsidR="00BE189D" w:rsidRPr="00BE189D" w:rsidRDefault="00BE189D" w:rsidP="00FD46CC">
      <w:pPr>
        <w:spacing w:after="0"/>
        <w:jc w:val="both"/>
      </w:pPr>
    </w:p>
    <w:p w:rsidR="00BE189D" w:rsidRPr="00BE189D" w:rsidRDefault="00BE189D" w:rsidP="00FD46CC">
      <w:pPr>
        <w:spacing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 </w:instrText>
      </w:r>
      <w:r w:rsidR="0062277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62277C">
        <w:instrText xml:space="preserve"> ADDIN EN.CITE.DATA </w:instrText>
      </w:r>
      <w:r w:rsidR="0062277C">
        <w:fldChar w:fldCharType="end"/>
      </w:r>
      <w:r w:rsidR="00FD46CC">
        <w:fldChar w:fldCharType="separate"/>
      </w:r>
      <w:r w:rsidR="005E19D9">
        <w:rPr>
          <w:noProof/>
        </w:rPr>
        <w:t xml:space="preserve">(sensu </w:t>
      </w:r>
      <w:hyperlink w:anchor="_ENREF_24" w:tooltip="Gandrud, 2014 #8299" w:history="1">
        <w:r w:rsidR="00256DFA" w:rsidRPr="00256DFA">
          <w:rPr>
            <w:rStyle w:val="Hyperlink"/>
          </w:rPr>
          <w:t>Gandrud 2014</w:t>
        </w:r>
      </w:hyperlink>
      <w:r w:rsidR="005E19D9">
        <w:rPr>
          <w:noProof/>
        </w:rPr>
        <w:t xml:space="preserve">; </w:t>
      </w:r>
      <w:hyperlink w:anchor="_ENREF_27" w:tooltip="Gray, 2019 #8312" w:history="1">
        <w:r w:rsidR="00256DFA" w:rsidRPr="00256DFA">
          <w:rPr>
            <w:rStyle w:val="Hyperlink"/>
          </w:rPr>
          <w:t>Gray and Marwick 2019</w:t>
        </w:r>
      </w:hyperlink>
      <w:r w:rsidR="005E19D9">
        <w:rPr>
          <w:noProof/>
        </w:rPr>
        <w:t xml:space="preserve">; </w:t>
      </w:r>
      <w:hyperlink w:anchor="_ENREF_45" w:tooltip="Peng, 2011 #8313" w:history="1">
        <w:r w:rsidR="00256DFA" w:rsidRPr="00256DFA">
          <w:rPr>
            <w:rStyle w:val="Hyperlink"/>
          </w:rPr>
          <w:t>Peng 2011</w:t>
        </w:r>
      </w:hyperlink>
      <w:r w:rsidR="005E19D9">
        <w:rPr>
          <w:noProof/>
        </w:rPr>
        <w:t>)</w:t>
      </w:r>
      <w:r w:rsidR="00FD46CC">
        <w:fldChar w:fldCharType="end"/>
      </w:r>
      <w:r w:rsidRPr="00BE189D">
        <w:t>, which is a necessary requirement for the production of reliable knowledge.</w:t>
      </w:r>
    </w:p>
    <w:p w:rsidR="003E7486" w:rsidRDefault="003E7486" w:rsidP="00FD46CC">
      <w:pPr>
        <w:spacing w:after="0"/>
        <w:jc w:val="both"/>
        <w:rPr>
          <w:b/>
        </w:rPr>
      </w:pPr>
      <w:r w:rsidRPr="00BE189D">
        <w:br w:type="page"/>
      </w:r>
    </w:p>
    <w:p w:rsidR="003E7486" w:rsidRDefault="003E7486" w:rsidP="003E7486">
      <w:pPr>
        <w:autoSpaceDE w:val="0"/>
        <w:autoSpaceDN w:val="0"/>
        <w:adjustRightInd w:val="0"/>
        <w:spacing w:after="0" w:line="240" w:lineRule="auto"/>
        <w:jc w:val="center"/>
        <w:rPr>
          <w:b/>
        </w:rPr>
      </w:pPr>
      <w:r w:rsidRPr="003E7486">
        <w:rPr>
          <w:b/>
        </w:rPr>
        <w:lastRenderedPageBreak/>
        <w:t>References Cited</w:t>
      </w:r>
    </w:p>
    <w:p w:rsidR="003E7486" w:rsidRPr="003E7486" w:rsidRDefault="003E7486" w:rsidP="003E7486">
      <w:pPr>
        <w:autoSpaceDE w:val="0"/>
        <w:autoSpaceDN w:val="0"/>
        <w:adjustRightInd w:val="0"/>
        <w:spacing w:after="0" w:line="240" w:lineRule="auto"/>
        <w:jc w:val="center"/>
        <w:rPr>
          <w:b/>
        </w:rPr>
      </w:pPr>
    </w:p>
    <w:p w:rsidR="00256DFA" w:rsidRPr="00256DFA" w:rsidRDefault="003E7486" w:rsidP="00256DFA">
      <w:pPr>
        <w:pStyle w:val="EndNoteBibliography"/>
        <w:ind w:left="720" w:hanging="720"/>
      </w:pPr>
      <w:r>
        <w:fldChar w:fldCharType="begin"/>
      </w:r>
      <w:r>
        <w:instrText xml:space="preserve"> ADDIN EN.REFLIST </w:instrText>
      </w:r>
      <w:r>
        <w:fldChar w:fldCharType="separate"/>
      </w:r>
      <w:bookmarkStart w:id="1" w:name="_ENREF_1"/>
      <w:r w:rsidR="00256DFA" w:rsidRPr="00256DFA">
        <w:t>Adams, Dean C., and Michael L. Collyer</w:t>
      </w:r>
    </w:p>
    <w:p w:rsidR="00256DFA" w:rsidRPr="00256DFA" w:rsidRDefault="00256DFA" w:rsidP="00256DFA">
      <w:pPr>
        <w:pStyle w:val="EndNoteBibliography"/>
        <w:ind w:left="720" w:hanging="720"/>
      </w:pPr>
      <w:r w:rsidRPr="00256DFA">
        <w:tab/>
        <w:t>2007</w:t>
      </w:r>
      <w:r w:rsidRPr="00256DFA">
        <w:tab/>
        <w:t xml:space="preserve">Analysis of Character Divergence along Environmental Gradients and other Covariates. </w:t>
      </w:r>
      <w:r w:rsidRPr="00256DFA">
        <w:rPr>
          <w:i/>
        </w:rPr>
        <w:t>Evolution</w:t>
      </w:r>
      <w:r w:rsidRPr="00256DFA">
        <w:t xml:space="preserve"> 61(3):510-515.</w:t>
      </w:r>
    </w:p>
    <w:bookmarkEnd w:id="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 w:name="_ENREF_2"/>
      <w:r w:rsidRPr="00256DFA">
        <w:tab/>
        <w:t>2009</w:t>
      </w:r>
      <w:r w:rsidRPr="00256DFA">
        <w:tab/>
        <w:t xml:space="preserve">A General Framework for the Analysis of Phenotypic Trajectories in Evolutionary Studies. </w:t>
      </w:r>
      <w:r w:rsidRPr="00256DFA">
        <w:rPr>
          <w:i/>
        </w:rPr>
        <w:t>Evolution</w:t>
      </w:r>
      <w:r w:rsidRPr="00256DFA">
        <w:t xml:space="preserve"> 63(5):1143-1154.</w:t>
      </w:r>
    </w:p>
    <w:bookmarkEnd w:id="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 w:name="_ENREF_3"/>
      <w:r w:rsidRPr="00256DFA">
        <w:tab/>
        <w:t>2015</w:t>
      </w:r>
      <w:r w:rsidRPr="00256DFA">
        <w:tab/>
        <w:t xml:space="preserve">Permutation Tests for Phylogenetic Comparative Analyses of High-Dimensional Shape Data: What you Shuffle Matters. </w:t>
      </w:r>
      <w:r w:rsidRPr="00256DFA">
        <w:rPr>
          <w:i/>
        </w:rPr>
        <w:t>Evolution</w:t>
      </w:r>
      <w:r w:rsidRPr="00256DFA">
        <w:t xml:space="preserve"> 69(3):823-829.</w:t>
      </w:r>
    </w:p>
    <w:bookmarkEnd w:id="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 w:name="_ENREF_4"/>
      <w:r w:rsidRPr="00256DFA">
        <w:t>Adams, Dean C., and Erik Otárola-Castillo</w:t>
      </w:r>
    </w:p>
    <w:p w:rsidR="00256DFA" w:rsidRPr="00256DFA" w:rsidRDefault="00256DFA" w:rsidP="00256DFA">
      <w:pPr>
        <w:pStyle w:val="EndNoteBibliography"/>
        <w:ind w:left="720" w:hanging="720"/>
      </w:pPr>
      <w:r w:rsidRPr="00256DFA">
        <w:tab/>
        <w:t>2013</w:t>
      </w:r>
      <w:r w:rsidRPr="00256DFA">
        <w:tab/>
        <w:t xml:space="preserve">geomorph: An R Package for the Collection and Analysis of Geometric Morphometric Shape Data. </w:t>
      </w:r>
      <w:r w:rsidRPr="00256DFA">
        <w:rPr>
          <w:i/>
        </w:rPr>
        <w:t>Methods in Ecology and Evolution</w:t>
      </w:r>
      <w:r w:rsidRPr="00256DFA">
        <w:t xml:space="preserve"> 4(4):393-399.</w:t>
      </w:r>
    </w:p>
    <w:bookmarkEnd w:id="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 w:name="_ENREF_5"/>
      <w:r w:rsidRPr="00256DFA">
        <w:t>Anderson, Marti J., and Cajo J. F. Ter Braak</w:t>
      </w:r>
    </w:p>
    <w:p w:rsidR="00256DFA" w:rsidRPr="00256DFA" w:rsidRDefault="00256DFA" w:rsidP="00256DFA">
      <w:pPr>
        <w:pStyle w:val="EndNoteBibliography"/>
        <w:ind w:left="720" w:hanging="720"/>
      </w:pPr>
      <w:r w:rsidRPr="00256DFA">
        <w:tab/>
        <w:t>2003</w:t>
      </w:r>
      <w:r w:rsidRPr="00256DFA">
        <w:tab/>
        <w:t xml:space="preserve">Permutation Tests for Multi-Factoral Analysis of Variance. </w:t>
      </w:r>
      <w:r w:rsidRPr="00256DFA">
        <w:rPr>
          <w:i/>
        </w:rPr>
        <w:t>Journal of Statistical Computation and Simulation</w:t>
      </w:r>
      <w:r w:rsidRPr="00256DFA">
        <w:t xml:space="preserve"> 73(2):85-113.</w:t>
      </w:r>
    </w:p>
    <w:bookmarkEnd w:id="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 w:name="_ENREF_6"/>
      <w:r w:rsidRPr="00256DFA">
        <w:t>Arnn III, John Wesley</w:t>
      </w:r>
    </w:p>
    <w:p w:rsidR="00256DFA" w:rsidRPr="00256DFA" w:rsidRDefault="00256DFA" w:rsidP="00256DFA">
      <w:pPr>
        <w:pStyle w:val="EndNoteBibliography"/>
        <w:ind w:left="720" w:hanging="720"/>
      </w:pPr>
      <w:r w:rsidRPr="00256DFA">
        <w:tab/>
        <w:t>2012</w:t>
      </w:r>
      <w:r w:rsidRPr="00256DFA">
        <w:tab/>
      </w:r>
      <w:r w:rsidRPr="00256DFA">
        <w:rPr>
          <w:i/>
        </w:rPr>
        <w:t>Land of the Tejas: Native American Identity and Interaction in Texas, A.D. 1300 - 1700</w:t>
      </w:r>
      <w:r w:rsidRPr="00256DFA">
        <w:t>. The University of Texas Press, Austin.</w:t>
      </w:r>
    </w:p>
    <w:bookmarkEnd w:id="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7" w:name="_ENREF_7"/>
      <w:r w:rsidRPr="00256DFA">
        <w:t>Arnold III, Philip J.</w:t>
      </w:r>
    </w:p>
    <w:p w:rsidR="00256DFA" w:rsidRPr="00256DFA" w:rsidRDefault="00256DFA" w:rsidP="00256DFA">
      <w:pPr>
        <w:pStyle w:val="EndNoteBibliography"/>
        <w:ind w:left="720" w:hanging="720"/>
      </w:pPr>
      <w:r w:rsidRPr="00256DFA">
        <w:tab/>
        <w:t>1991</w:t>
      </w:r>
      <w:r w:rsidRPr="00256DFA">
        <w:tab/>
        <w:t xml:space="preserve">Dimensional Standardization and Production Scale in Mesoamerican Ceramics. </w:t>
      </w:r>
      <w:r w:rsidRPr="00256DFA">
        <w:rPr>
          <w:i/>
        </w:rPr>
        <w:t>Latin American Antiquity</w:t>
      </w:r>
      <w:r w:rsidRPr="00256DFA">
        <w:t xml:space="preserve"> 2(4):363-370.</w:t>
      </w:r>
    </w:p>
    <w:bookmarkEnd w:id="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8" w:name="_ENREF_8"/>
      <w:r w:rsidRPr="00256DFA">
        <w:t>Aynesworth, K. H.</w:t>
      </w:r>
    </w:p>
    <w:p w:rsidR="00256DFA" w:rsidRPr="00256DFA" w:rsidRDefault="00256DFA" w:rsidP="00256DFA">
      <w:pPr>
        <w:pStyle w:val="EndNoteBibliography"/>
        <w:ind w:left="720" w:hanging="720"/>
      </w:pPr>
      <w:r w:rsidRPr="00256DFA">
        <w:tab/>
        <w:t>1936</w:t>
      </w:r>
      <w:r w:rsidRPr="00256DFA">
        <w:tab/>
        <w:t xml:space="preserve">Flint Arrowhead Wounds of Bones as Shown in Skeletons in Central Texas. </w:t>
      </w:r>
      <w:r w:rsidRPr="00256DFA">
        <w:rPr>
          <w:i/>
        </w:rPr>
        <w:t>Central Texas Archeological Society</w:t>
      </w:r>
      <w:r w:rsidRPr="00256DFA">
        <w:t xml:space="preserve"> 2:74-79.</w:t>
      </w:r>
    </w:p>
    <w:bookmarkEnd w:id="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9" w:name="_ENREF_9"/>
      <w:r w:rsidRPr="00256DFA">
        <w:t>Baken, Erica K., Michael L. Collyer, Antigoni Kaliontzopoulou, and Dean C. Adams</w:t>
      </w:r>
    </w:p>
    <w:p w:rsidR="00256DFA" w:rsidRPr="00256DFA" w:rsidRDefault="00256DFA" w:rsidP="00256DFA">
      <w:pPr>
        <w:pStyle w:val="EndNoteBibliography"/>
        <w:ind w:left="720" w:hanging="720"/>
      </w:pPr>
      <w:r w:rsidRPr="00256DFA">
        <w:lastRenderedPageBreak/>
        <w:tab/>
        <w:t>2021</w:t>
      </w:r>
      <w:r w:rsidRPr="00256DFA">
        <w:tab/>
        <w:t xml:space="preserve">geomorph v4.0 and gmShiny: Enhanced analytics and a new graphical interface for a comprehensive morphometric experience. </w:t>
      </w:r>
      <w:r w:rsidRPr="00256DFA">
        <w:rPr>
          <w:i/>
        </w:rPr>
        <w:t>Methods in Ecology and Evolution</w:t>
      </w:r>
      <w:r w:rsidRPr="00256DFA">
        <w:t>.</w:t>
      </w:r>
    </w:p>
    <w:bookmarkEnd w:id="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0" w:name="_ENREF_10"/>
      <w:r w:rsidRPr="00256DFA">
        <w:t>Carpenter, Stephen M.</w:t>
      </w:r>
    </w:p>
    <w:p w:rsidR="00256DFA" w:rsidRPr="00256DFA" w:rsidRDefault="00256DFA" w:rsidP="00256DFA">
      <w:pPr>
        <w:pStyle w:val="EndNoteBibliography"/>
        <w:ind w:left="720" w:hanging="720"/>
      </w:pPr>
      <w:r w:rsidRPr="00256DFA">
        <w:tab/>
        <w:t>2017</w:t>
      </w:r>
      <w:r w:rsidRPr="00256DFA">
        <w:tab/>
        <w:t xml:space="preserve">The Toyah Complex of South and Central Texas: Long-Range Mobility and the Emergence of Dual Economies. </w:t>
      </w:r>
      <w:r w:rsidRPr="00256DFA">
        <w:rPr>
          <w:i/>
        </w:rPr>
        <w:t>Plains Anthropologist</w:t>
      </w:r>
      <w:r w:rsidRPr="00256DFA">
        <w:t xml:space="preserve"> 62(242):133-156.</w:t>
      </w:r>
    </w:p>
    <w:bookmarkEnd w:id="1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1" w:name="_ENREF_11"/>
      <w:r w:rsidRPr="00256DFA">
        <w:t>Chase, Philip G</w:t>
      </w:r>
    </w:p>
    <w:p w:rsidR="00256DFA" w:rsidRPr="00256DFA" w:rsidRDefault="00256DFA" w:rsidP="00256DFA">
      <w:pPr>
        <w:pStyle w:val="EndNoteBibliography"/>
        <w:ind w:left="720" w:hanging="720"/>
      </w:pPr>
      <w:r w:rsidRPr="00256DFA">
        <w:tab/>
        <w:t>1991</w:t>
      </w:r>
      <w:r w:rsidRPr="00256DFA">
        <w:tab/>
        <w:t xml:space="preserve">Symbols and Paleolithic artifacts: Style, standardization, and the imposition of arbitrary form. </w:t>
      </w:r>
      <w:r w:rsidRPr="00256DFA">
        <w:rPr>
          <w:i/>
        </w:rPr>
        <w:t>Journal of Anthropological Archaeology</w:t>
      </w:r>
      <w:r w:rsidRPr="00256DFA">
        <w:t xml:space="preserve"> 10(3):193-214.</w:t>
      </w:r>
    </w:p>
    <w:bookmarkEnd w:id="1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2" w:name="_ENREF_12"/>
      <w:r w:rsidRPr="00256DFA">
        <w:t>Clark, John E</w:t>
      </w:r>
    </w:p>
    <w:p w:rsidR="00256DFA" w:rsidRPr="00256DFA" w:rsidRDefault="00256DFA" w:rsidP="00256DFA">
      <w:pPr>
        <w:pStyle w:val="EndNoteBibliography"/>
        <w:ind w:left="720" w:hanging="720"/>
      </w:pPr>
      <w:r w:rsidRPr="00256DFA">
        <w:tab/>
        <w:t>1986</w:t>
      </w:r>
      <w:r w:rsidRPr="00256DFA">
        <w:tab/>
        <w:t xml:space="preserve">From mountains to molehills: A critical review of Teotihuacan's obsidian industry. </w:t>
      </w:r>
      <w:r w:rsidRPr="00256DFA">
        <w:rPr>
          <w:i/>
        </w:rPr>
        <w:t>Research in economic anthropology, supplement</w:t>
      </w:r>
      <w:r w:rsidRPr="00256DFA">
        <w:t xml:space="preserve"> 2(1986):23-74.</w:t>
      </w:r>
    </w:p>
    <w:bookmarkEnd w:id="1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3" w:name="_ENREF_13"/>
      <w:r w:rsidRPr="00256DFA">
        <w:t>Collins, Michael B.</w:t>
      </w:r>
    </w:p>
    <w:p w:rsidR="00256DFA" w:rsidRPr="00256DFA" w:rsidRDefault="00256DFA" w:rsidP="00256DFA">
      <w:pPr>
        <w:pStyle w:val="EndNoteBibliography"/>
        <w:ind w:left="720" w:hanging="720"/>
      </w:pPr>
      <w:r w:rsidRPr="00256DFA">
        <w:tab/>
        <w:t>1995</w:t>
      </w:r>
      <w:r w:rsidRPr="00256DFA">
        <w:tab/>
        <w:t xml:space="preserve">Forty Years of Archaeology in Central Texas. </w:t>
      </w:r>
      <w:r w:rsidRPr="00256DFA">
        <w:rPr>
          <w:i/>
        </w:rPr>
        <w:t>Bulletin of the Texas Archeological Society</w:t>
      </w:r>
      <w:r w:rsidRPr="00256DFA">
        <w:t xml:space="preserve"> 66:361-400.</w:t>
      </w:r>
    </w:p>
    <w:bookmarkEnd w:id="1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4" w:name="_ENREF_14"/>
      <w:r w:rsidRPr="00256DFA">
        <w:t>Collyer, Michael L., and Dean C. Adams</w:t>
      </w:r>
    </w:p>
    <w:p w:rsidR="00256DFA" w:rsidRPr="00256DFA" w:rsidRDefault="00256DFA" w:rsidP="00256DFA">
      <w:pPr>
        <w:pStyle w:val="EndNoteBibliography"/>
        <w:ind w:left="720" w:hanging="720"/>
      </w:pPr>
      <w:r w:rsidRPr="00256DFA">
        <w:tab/>
        <w:t>2007</w:t>
      </w:r>
      <w:r w:rsidRPr="00256DFA">
        <w:tab/>
        <w:t xml:space="preserve">Analysis of Two-State Multivariate Phenotypic Change in Ecological Studies. </w:t>
      </w:r>
      <w:r w:rsidRPr="00256DFA">
        <w:rPr>
          <w:i/>
        </w:rPr>
        <w:t>Ecology</w:t>
      </w:r>
      <w:r w:rsidRPr="00256DFA">
        <w:t xml:space="preserve"> 88(3):683-692.</w:t>
      </w:r>
    </w:p>
    <w:bookmarkEnd w:id="1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5" w:name="_ENREF_15"/>
      <w:r w:rsidRPr="00256DFA">
        <w:tab/>
        <w:t>2013</w:t>
      </w:r>
      <w:r w:rsidRPr="00256DFA">
        <w:tab/>
        <w:t xml:space="preserve">Phenotypic Trajectory Analysis: Comparison of Shape Change Patterns in Evolution and Ecology. </w:t>
      </w:r>
      <w:r w:rsidRPr="00256DFA">
        <w:rPr>
          <w:i/>
        </w:rPr>
        <w:t>Hystrix</w:t>
      </w:r>
      <w:r w:rsidRPr="00256DFA">
        <w:t xml:space="preserve"> 24(1):75-83.</w:t>
      </w:r>
    </w:p>
    <w:bookmarkEnd w:id="1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6" w:name="_ENREF_16"/>
      <w:r w:rsidRPr="00256DFA">
        <w:tab/>
        <w:t>2018</w:t>
      </w:r>
      <w:r w:rsidRPr="00256DFA">
        <w:tab/>
        <w:t xml:space="preserve">RRPP: An R Package for Fitting Linear Models to High-Dimensional Data using Residual Randomization. </w:t>
      </w:r>
      <w:r w:rsidRPr="00256DFA">
        <w:rPr>
          <w:i/>
        </w:rPr>
        <w:t>Methods in Ecology and Evolution</w:t>
      </w:r>
      <w:r w:rsidRPr="00256DFA">
        <w:t xml:space="preserve"> 9(7):1772-1779.</w:t>
      </w:r>
    </w:p>
    <w:bookmarkEnd w:id="1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7" w:name="_ENREF_17"/>
      <w:r w:rsidRPr="00256DFA">
        <w:tab/>
        <w:t>2020</w:t>
      </w:r>
      <w:r w:rsidRPr="00256DFA">
        <w:tab/>
        <w:t xml:space="preserve">Phylogenetically aligned component analysis. </w:t>
      </w:r>
      <w:r w:rsidRPr="00256DFA">
        <w:rPr>
          <w:i/>
        </w:rPr>
        <w:t>Methods in Ecology and Evolution</w:t>
      </w:r>
      <w:r w:rsidRPr="00256DFA">
        <w:t xml:space="preserve"> 12(2):359-372.</w:t>
      </w:r>
    </w:p>
    <w:bookmarkEnd w:id="1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8" w:name="_ENREF_18"/>
      <w:r w:rsidRPr="00256DFA">
        <w:t>Collyer, Michael L., David J. Sekora, and Dean C. Adams</w:t>
      </w:r>
    </w:p>
    <w:p w:rsidR="00256DFA" w:rsidRPr="00256DFA" w:rsidRDefault="00256DFA" w:rsidP="00256DFA">
      <w:pPr>
        <w:pStyle w:val="EndNoteBibliography"/>
        <w:ind w:left="720" w:hanging="720"/>
      </w:pPr>
      <w:r w:rsidRPr="00256DFA">
        <w:lastRenderedPageBreak/>
        <w:tab/>
        <w:t>2015</w:t>
      </w:r>
      <w:r w:rsidRPr="00256DFA">
        <w:tab/>
        <w:t xml:space="preserve">A Method for Analysis of Phenotypic Change for Phenotypes Described by High-Dimensional Data. </w:t>
      </w:r>
      <w:r w:rsidRPr="00256DFA">
        <w:rPr>
          <w:i/>
        </w:rPr>
        <w:t>Heredity</w:t>
      </w:r>
      <w:r w:rsidRPr="00256DFA">
        <w:t xml:space="preserve"> 115(4):357-365.</w:t>
      </w:r>
    </w:p>
    <w:bookmarkEnd w:id="1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19" w:name="_ENREF_19"/>
      <w:r w:rsidRPr="00256DFA">
        <w:t>Costin, Cathy L.</w:t>
      </w:r>
    </w:p>
    <w:p w:rsidR="00256DFA" w:rsidRPr="00256DFA" w:rsidRDefault="00256DFA" w:rsidP="00256DFA">
      <w:pPr>
        <w:pStyle w:val="EndNoteBibliography"/>
        <w:ind w:left="720" w:hanging="720"/>
      </w:pPr>
      <w:r w:rsidRPr="00256DFA">
        <w:tab/>
        <w:t>2005</w:t>
      </w:r>
      <w:r w:rsidRPr="00256DFA">
        <w:tab/>
        <w:t>Craft Production</w:t>
      </w:r>
      <w:r w:rsidRPr="00256DFA">
        <w:rPr>
          <w:i/>
        </w:rPr>
        <w:t>.</w:t>
      </w:r>
      <w:r w:rsidRPr="00256DFA">
        <w:t xml:space="preserve"> In </w:t>
      </w:r>
      <w:r w:rsidRPr="00256DFA">
        <w:rPr>
          <w:i/>
        </w:rPr>
        <w:t>Handbook of Archaeological Methods</w:t>
      </w:r>
      <w:r w:rsidRPr="00256DFA">
        <w:t>, edited by Jerbert D. G. Maschner, pp. 1034-1107. AltaMira, Walnut Creek.</w:t>
      </w:r>
    </w:p>
    <w:bookmarkEnd w:id="1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0" w:name="_ENREF_20"/>
      <w:r w:rsidRPr="00256DFA">
        <w:t>Dibble, Harold L</w:t>
      </w:r>
    </w:p>
    <w:p w:rsidR="00256DFA" w:rsidRPr="00256DFA" w:rsidRDefault="00256DFA" w:rsidP="00256DFA">
      <w:pPr>
        <w:pStyle w:val="EndNoteBibliography"/>
        <w:ind w:left="720" w:hanging="720"/>
      </w:pPr>
      <w:r w:rsidRPr="00256DFA">
        <w:tab/>
        <w:t>1989</w:t>
      </w:r>
      <w:r w:rsidRPr="00256DFA">
        <w:tab/>
        <w:t xml:space="preserve">The implications of stone tool types for the presence of language during the Lower and Middle Palaeolithic. </w:t>
      </w:r>
      <w:r w:rsidRPr="00256DFA">
        <w:rPr>
          <w:i/>
        </w:rPr>
        <w:t>The human revolution: Behavioural and biological perspectives on the origins of modern humans</w:t>
      </w:r>
      <w:r w:rsidRPr="00256DFA">
        <w:t xml:space="preserve"> 1:415-431.</w:t>
      </w:r>
    </w:p>
    <w:bookmarkEnd w:id="2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1" w:name="_ENREF_21"/>
      <w:r w:rsidRPr="00256DFA">
        <w:t>Evans, Robert K.</w:t>
      </w:r>
    </w:p>
    <w:p w:rsidR="00256DFA" w:rsidRPr="00256DFA" w:rsidRDefault="00256DFA" w:rsidP="00256DFA">
      <w:pPr>
        <w:pStyle w:val="EndNoteBibliography"/>
        <w:ind w:left="720" w:hanging="720"/>
      </w:pPr>
      <w:r w:rsidRPr="00256DFA">
        <w:tab/>
        <w:t>1978</w:t>
      </w:r>
      <w:r w:rsidRPr="00256DFA">
        <w:tab/>
        <w:t>Early Craft Specialization: An Example from the Balkan Chalcolithic</w:t>
      </w:r>
      <w:r w:rsidRPr="00256DFA">
        <w:rPr>
          <w:i/>
        </w:rPr>
        <w:t>.</w:t>
      </w:r>
      <w:r w:rsidRPr="00256DFA">
        <w:t xml:space="preserve"> In </w:t>
      </w:r>
      <w:r w:rsidRPr="00256DFA">
        <w:rPr>
          <w:i/>
        </w:rPr>
        <w:t>Social Archaeology: Beyond Subsistence and Dating</w:t>
      </w:r>
      <w:r w:rsidRPr="00256DFA">
        <w:t>, edited by C. L. Redman, M. J. Berman, E. V. Curtin, W. T. Langhorne Jr., N. M. Versaggi, and J. C. Wanser, pp. 113-129. Academic Press, New York.</w:t>
      </w:r>
    </w:p>
    <w:bookmarkEnd w:id="2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2" w:name="_ENREF_22"/>
      <w:r w:rsidRPr="00256DFA">
        <w:t>Ferguson, Jeffrey R., Timothy K. Perttula, and Michael D. Glascock</w:t>
      </w:r>
    </w:p>
    <w:p w:rsidR="00256DFA" w:rsidRPr="00256DFA" w:rsidRDefault="00256DFA" w:rsidP="00256DFA">
      <w:pPr>
        <w:pStyle w:val="EndNoteBibliography"/>
        <w:ind w:left="720" w:hanging="720"/>
      </w:pPr>
      <w:r w:rsidRPr="00256DFA">
        <w:tab/>
        <w:t>2010</w:t>
      </w:r>
      <w:r w:rsidRPr="00256DFA">
        <w:tab/>
        <w:t>Dividing Up the Caddo Cultural Landscape: Small-Scale Analysis of a Large Ceramic INAA Database</w:t>
      </w:r>
      <w:r w:rsidRPr="00256DFA">
        <w:rPr>
          <w:i/>
        </w:rPr>
        <w:t>.</w:t>
      </w:r>
      <w:r w:rsidRPr="00256DFA">
        <w:t xml:space="preserve"> In </w:t>
      </w:r>
      <w:r w:rsidRPr="00256DFA">
        <w:rPr>
          <w:i/>
        </w:rPr>
        <w:t>Studies on the Instrumental Neutron Activation Analysis of Woodland and Caddo Tradition Ceramics from Eastern Texas</w:t>
      </w:r>
      <w:r w:rsidRPr="00256DFA">
        <w:t>, Vol Special Publication No. 17, edited by Timothy K. Perttula. Friends of Northeast Texas Archaeology, Austin and Pittsburg.</w:t>
      </w:r>
    </w:p>
    <w:bookmarkEnd w:id="2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3" w:name="_ENREF_23"/>
      <w:r w:rsidRPr="00256DFA">
        <w:t>Foote, M.</w:t>
      </w:r>
    </w:p>
    <w:p w:rsidR="00256DFA" w:rsidRPr="00256DFA" w:rsidRDefault="00256DFA" w:rsidP="00256DFA">
      <w:pPr>
        <w:pStyle w:val="EndNoteBibliography"/>
        <w:ind w:left="720" w:hanging="720"/>
      </w:pPr>
      <w:r w:rsidRPr="00256DFA">
        <w:tab/>
        <w:t>1993</w:t>
      </w:r>
      <w:r w:rsidRPr="00256DFA">
        <w:tab/>
        <w:t xml:space="preserve">Contributions of Individual Taxa to Overall Morphological Disparity. </w:t>
      </w:r>
      <w:r w:rsidRPr="00256DFA">
        <w:rPr>
          <w:i/>
        </w:rPr>
        <w:t>Paleobiology</w:t>
      </w:r>
      <w:r w:rsidRPr="00256DFA">
        <w:t xml:space="preserve"> 19(4):403-419.</w:t>
      </w:r>
    </w:p>
    <w:bookmarkEnd w:id="2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4" w:name="_ENREF_24"/>
      <w:r w:rsidRPr="00256DFA">
        <w:t>Gandrud, Christopher</w:t>
      </w:r>
    </w:p>
    <w:p w:rsidR="00256DFA" w:rsidRPr="00256DFA" w:rsidRDefault="00256DFA" w:rsidP="00256DFA">
      <w:pPr>
        <w:pStyle w:val="EndNoteBibliography"/>
        <w:ind w:left="720" w:hanging="720"/>
      </w:pPr>
      <w:r w:rsidRPr="00256DFA">
        <w:tab/>
        <w:t>2014</w:t>
      </w:r>
      <w:r w:rsidRPr="00256DFA">
        <w:tab/>
      </w:r>
      <w:r w:rsidRPr="00256DFA">
        <w:rPr>
          <w:i/>
        </w:rPr>
        <w:t>Reproducible Research with R and RStudio</w:t>
      </w:r>
      <w:r w:rsidRPr="00256DFA">
        <w:t>. The R Series. CRC Press, London.</w:t>
      </w:r>
    </w:p>
    <w:bookmarkEnd w:id="2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5" w:name="_ENREF_25"/>
      <w:r w:rsidRPr="00256DFA">
        <w:t>Goodall, Colin</w:t>
      </w:r>
    </w:p>
    <w:p w:rsidR="00256DFA" w:rsidRPr="00256DFA" w:rsidRDefault="00256DFA" w:rsidP="00256DFA">
      <w:pPr>
        <w:pStyle w:val="EndNoteBibliography"/>
        <w:ind w:left="720" w:hanging="720"/>
      </w:pPr>
      <w:r w:rsidRPr="00256DFA">
        <w:lastRenderedPageBreak/>
        <w:tab/>
        <w:t>1991</w:t>
      </w:r>
      <w:r w:rsidRPr="00256DFA">
        <w:tab/>
        <w:t xml:space="preserve">Procrustes Methods in the Statistical Analysis of Shape. </w:t>
      </w:r>
      <w:r w:rsidRPr="00256DFA">
        <w:rPr>
          <w:i/>
        </w:rPr>
        <w:t>Journal of the Royal Statistical Society. Series B (Methodological)</w:t>
      </w:r>
      <w:r w:rsidRPr="00256DFA">
        <w:t xml:space="preserve"> 53(2):285-339.</w:t>
      </w:r>
    </w:p>
    <w:bookmarkEnd w:id="2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6" w:name="_ENREF_26"/>
      <w:r w:rsidRPr="00256DFA">
        <w:t>Gower, J. C.</w:t>
      </w:r>
    </w:p>
    <w:p w:rsidR="00256DFA" w:rsidRPr="00256DFA" w:rsidRDefault="00256DFA" w:rsidP="00256DFA">
      <w:pPr>
        <w:pStyle w:val="EndNoteBibliography"/>
        <w:ind w:left="720" w:hanging="720"/>
      </w:pPr>
      <w:r w:rsidRPr="00256DFA">
        <w:tab/>
        <w:t>1975</w:t>
      </w:r>
      <w:r w:rsidRPr="00256DFA">
        <w:tab/>
        <w:t xml:space="preserve">Generalized Procrustes Analysis. </w:t>
      </w:r>
      <w:r w:rsidRPr="00256DFA">
        <w:rPr>
          <w:i/>
        </w:rPr>
        <w:t>Psychometrika</w:t>
      </w:r>
      <w:r w:rsidRPr="00256DFA">
        <w:t xml:space="preserve"> 40(1):33-51.</w:t>
      </w:r>
    </w:p>
    <w:bookmarkEnd w:id="2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7" w:name="_ENREF_27"/>
      <w:r w:rsidRPr="00256DFA">
        <w:t>Gray, Charles T., and Ben Marwick</w:t>
      </w:r>
    </w:p>
    <w:p w:rsidR="00256DFA" w:rsidRPr="00256DFA" w:rsidRDefault="00256DFA" w:rsidP="00256DFA">
      <w:pPr>
        <w:pStyle w:val="EndNoteBibliography"/>
        <w:ind w:left="720" w:hanging="720"/>
      </w:pPr>
      <w:r w:rsidRPr="00256DFA">
        <w:tab/>
        <w:t>2019</w:t>
      </w:r>
      <w:r w:rsidRPr="00256DFA">
        <w:tab/>
        <w:t>Truth, Proof, and Reproducibility: There’s No Counter-Attack for the Codeless</w:t>
      </w:r>
      <w:r w:rsidRPr="00256DFA">
        <w:rPr>
          <w:i/>
        </w:rPr>
        <w:t>.</w:t>
      </w:r>
      <w:r w:rsidRPr="00256DFA">
        <w:t xml:space="preserve"> In </w:t>
      </w:r>
      <w:r w:rsidRPr="00256DFA">
        <w:rPr>
          <w:i/>
        </w:rPr>
        <w:t>Statistics and Data Science</w:t>
      </w:r>
      <w:r w:rsidRPr="00256DFA">
        <w:t>, pp. 111-129. Communications in Computer and Information Science.</w:t>
      </w:r>
    </w:p>
    <w:bookmarkEnd w:id="2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8" w:name="_ENREF_28"/>
      <w:r w:rsidRPr="00256DFA">
        <w:t>Hardin, Margaret A</w:t>
      </w:r>
    </w:p>
    <w:p w:rsidR="00256DFA" w:rsidRPr="00256DFA" w:rsidRDefault="00256DFA" w:rsidP="00256DFA">
      <w:pPr>
        <w:pStyle w:val="EndNoteBibliography"/>
        <w:ind w:left="720" w:hanging="720"/>
      </w:pPr>
      <w:r w:rsidRPr="00256DFA">
        <w:tab/>
        <w:t>1979</w:t>
      </w:r>
      <w:r w:rsidRPr="00256DFA">
        <w:tab/>
        <w:t xml:space="preserve">The cognitive basis of productivity in a decorative art style: implications of an ethnographic study for archaeologists’ taxonomies. </w:t>
      </w:r>
      <w:r w:rsidRPr="00256DFA">
        <w:rPr>
          <w:i/>
        </w:rPr>
        <w:t>Ethnoarchaeology: Implications of ethnography for archaeology</w:t>
      </w:r>
      <w:r w:rsidRPr="00256DFA">
        <w:t>:75-101.</w:t>
      </w:r>
    </w:p>
    <w:bookmarkEnd w:id="2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29" w:name="_ENREF_29"/>
      <w:r w:rsidRPr="00256DFA">
        <w:t>Hodder, Ian, and Colin Renfrew</w:t>
      </w:r>
    </w:p>
    <w:p w:rsidR="00256DFA" w:rsidRPr="00256DFA" w:rsidRDefault="00256DFA" w:rsidP="00256DFA">
      <w:pPr>
        <w:pStyle w:val="EndNoteBibliography"/>
        <w:ind w:left="720" w:hanging="720"/>
      </w:pPr>
      <w:r w:rsidRPr="00256DFA">
        <w:tab/>
        <w:t>1982</w:t>
      </w:r>
      <w:r w:rsidRPr="00256DFA">
        <w:tab/>
      </w:r>
      <w:r w:rsidRPr="00256DFA">
        <w:rPr>
          <w:i/>
        </w:rPr>
        <w:t>Symbols in action: ethnoarchaeological studies of material culture</w:t>
      </w:r>
      <w:r w:rsidRPr="00256DFA">
        <w:t>. Cambridge University Press.</w:t>
      </w:r>
    </w:p>
    <w:bookmarkEnd w:id="2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0" w:name="_ENREF_30"/>
      <w:r w:rsidRPr="00256DFA">
        <w:t>Jelks, Edward B.</w:t>
      </w:r>
    </w:p>
    <w:p w:rsidR="00256DFA" w:rsidRPr="00256DFA" w:rsidRDefault="00256DFA" w:rsidP="00256DFA">
      <w:pPr>
        <w:pStyle w:val="EndNoteBibliography"/>
        <w:ind w:left="720" w:hanging="720"/>
      </w:pPr>
      <w:r w:rsidRPr="00256DFA">
        <w:tab/>
        <w:t>1962</w:t>
      </w:r>
      <w:r w:rsidRPr="00256DFA">
        <w:tab/>
      </w:r>
      <w:r w:rsidRPr="00256DFA">
        <w:rPr>
          <w:i/>
        </w:rPr>
        <w:t>The Kyle Site: A Stratified Central Texas Aspect Site in Hill Country, Texas</w:t>
      </w:r>
      <w:r w:rsidRPr="00256DFA">
        <w:t>. Submitted to The University of Texas, Department of Anthropology, Archaeology Series, No. 5, Austin, Texas.</w:t>
      </w:r>
    </w:p>
    <w:bookmarkEnd w:id="3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1" w:name="_ENREF_31"/>
      <w:r w:rsidRPr="00256DFA">
        <w:t>Johnson, LeRoy</w:t>
      </w:r>
    </w:p>
    <w:p w:rsidR="00256DFA" w:rsidRPr="00256DFA" w:rsidRDefault="00256DFA" w:rsidP="00256DFA">
      <w:pPr>
        <w:pStyle w:val="EndNoteBibliography"/>
        <w:ind w:left="720" w:hanging="720"/>
      </w:pPr>
      <w:r w:rsidRPr="00256DFA">
        <w:tab/>
        <w:t>1994</w:t>
      </w:r>
      <w:r w:rsidRPr="00256DFA">
        <w:tab/>
      </w:r>
      <w:r w:rsidRPr="00256DFA">
        <w:rPr>
          <w:i/>
        </w:rPr>
        <w:t>The Life and Times of Toyah-Culture Folk: The Buckhollow Encampment Site 41KM16, Kimble County, Texas</w:t>
      </w:r>
      <w:r w:rsidRPr="00256DFA">
        <w:t>. Submitted to Texas Department of Transportation and Office of the State Archeologist Report 38. Austin, Texas.</w:t>
      </w:r>
    </w:p>
    <w:bookmarkEnd w:id="3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2" w:name="_ENREF_32"/>
      <w:r w:rsidRPr="00256DFA">
        <w:t>Jolliffe, Ian T.</w:t>
      </w:r>
    </w:p>
    <w:p w:rsidR="00256DFA" w:rsidRPr="00256DFA" w:rsidRDefault="00256DFA" w:rsidP="00256DFA">
      <w:pPr>
        <w:pStyle w:val="EndNoteBibliography"/>
        <w:ind w:left="720" w:hanging="720"/>
      </w:pPr>
      <w:r w:rsidRPr="00256DFA">
        <w:tab/>
        <w:t>2002</w:t>
      </w:r>
      <w:r w:rsidRPr="00256DFA">
        <w:tab/>
      </w:r>
      <w:r w:rsidRPr="00256DFA">
        <w:rPr>
          <w:i/>
        </w:rPr>
        <w:t>Principal Component Analysis</w:t>
      </w:r>
      <w:r w:rsidRPr="00256DFA">
        <w:t>. Springer, New York.</w:t>
      </w:r>
    </w:p>
    <w:bookmarkEnd w:id="3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3" w:name="_ENREF_33"/>
      <w:r w:rsidRPr="00256DFA">
        <w:t>Keller, Charles M, and Janet Dixon Keller</w:t>
      </w:r>
    </w:p>
    <w:p w:rsidR="00256DFA" w:rsidRPr="00256DFA" w:rsidRDefault="00256DFA" w:rsidP="00256DFA">
      <w:pPr>
        <w:pStyle w:val="EndNoteBibliography"/>
        <w:ind w:left="720" w:hanging="720"/>
      </w:pPr>
      <w:r w:rsidRPr="00256DFA">
        <w:lastRenderedPageBreak/>
        <w:tab/>
        <w:t>1996</w:t>
      </w:r>
      <w:r w:rsidRPr="00256DFA">
        <w:tab/>
      </w:r>
      <w:r w:rsidRPr="00256DFA">
        <w:rPr>
          <w:i/>
        </w:rPr>
        <w:t>Cognition and tool use: The blacksmith at work</w:t>
      </w:r>
      <w:r w:rsidRPr="00256DFA">
        <w:t>. Cambridge University Press.</w:t>
      </w:r>
    </w:p>
    <w:bookmarkEnd w:id="3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4" w:name="_ENREF_34"/>
      <w:r w:rsidRPr="00256DFA">
        <w:t>Kelley, J. Charles</w:t>
      </w:r>
    </w:p>
    <w:p w:rsidR="00256DFA" w:rsidRPr="00256DFA" w:rsidRDefault="00256DFA" w:rsidP="00256DFA">
      <w:pPr>
        <w:pStyle w:val="EndNoteBibliography"/>
        <w:ind w:left="720" w:hanging="720"/>
      </w:pPr>
      <w:r w:rsidRPr="00256DFA">
        <w:tab/>
        <w:t>1947</w:t>
      </w:r>
      <w:r w:rsidRPr="00256DFA">
        <w:tab/>
        <w:t xml:space="preserve">The Cultural Affiliations and Chronological Position of the Clear Fork Focus. </w:t>
      </w:r>
      <w:r w:rsidRPr="00256DFA">
        <w:rPr>
          <w:i/>
        </w:rPr>
        <w:t>American Antiquity</w:t>
      </w:r>
      <w:r w:rsidRPr="00256DFA">
        <w:t xml:space="preserve"> 13(2):97-109.</w:t>
      </w:r>
    </w:p>
    <w:bookmarkEnd w:id="3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5" w:name="_ENREF_35"/>
      <w:r w:rsidRPr="00256DFA">
        <w:t>Kendall, David G.</w:t>
      </w:r>
    </w:p>
    <w:p w:rsidR="00256DFA" w:rsidRPr="00256DFA" w:rsidRDefault="00256DFA" w:rsidP="00256DFA">
      <w:pPr>
        <w:pStyle w:val="EndNoteBibliography"/>
        <w:ind w:left="720" w:hanging="720"/>
      </w:pPr>
      <w:r w:rsidRPr="00256DFA">
        <w:tab/>
        <w:t>1981</w:t>
      </w:r>
      <w:r w:rsidRPr="00256DFA">
        <w:tab/>
        <w:t>The Statistics of Shape</w:t>
      </w:r>
      <w:r w:rsidRPr="00256DFA">
        <w:rPr>
          <w:i/>
        </w:rPr>
        <w:t>.</w:t>
      </w:r>
      <w:r w:rsidRPr="00256DFA">
        <w:t xml:space="preserve"> In </w:t>
      </w:r>
      <w:r w:rsidRPr="00256DFA">
        <w:rPr>
          <w:i/>
        </w:rPr>
        <w:t>Interpreting Multivariate Data</w:t>
      </w:r>
      <w:r w:rsidRPr="00256DFA">
        <w:t>, edited by Vic Barnett, pp. 75-80. Wiley, New York.</w:t>
      </w:r>
    </w:p>
    <w:bookmarkEnd w:id="3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6" w:name="_ENREF_36"/>
      <w:r w:rsidRPr="00256DFA">
        <w:tab/>
        <w:t>1984</w:t>
      </w:r>
      <w:r w:rsidRPr="00256DFA">
        <w:tab/>
        <w:t xml:space="preserve">Shape Manifolds, Procrustean Metrics, and Complex Projective Spaces. </w:t>
      </w:r>
      <w:r w:rsidRPr="00256DFA">
        <w:rPr>
          <w:i/>
        </w:rPr>
        <w:t>Bulletin of the London Mathematical Society</w:t>
      </w:r>
      <w:r w:rsidRPr="00256DFA">
        <w:t xml:space="preserve"> 16(2):81-121.</w:t>
      </w:r>
    </w:p>
    <w:bookmarkEnd w:id="3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7" w:name="_ENREF_37"/>
      <w:r w:rsidRPr="00256DFA">
        <w:t>Klingenberg, Christian Peter</w:t>
      </w:r>
    </w:p>
    <w:p w:rsidR="00256DFA" w:rsidRPr="00256DFA" w:rsidRDefault="00256DFA" w:rsidP="00256DFA">
      <w:pPr>
        <w:pStyle w:val="EndNoteBibliography"/>
        <w:ind w:left="720" w:hanging="720"/>
      </w:pPr>
      <w:r w:rsidRPr="00256DFA">
        <w:tab/>
        <w:t>2013</w:t>
      </w:r>
      <w:r w:rsidRPr="00256DFA">
        <w:tab/>
        <w:t xml:space="preserve">Visualizations in Geometric Morphometrics: How to Read and How to Make Graphs Showing Shape Changes. </w:t>
      </w:r>
      <w:r w:rsidRPr="00256DFA">
        <w:rPr>
          <w:i/>
        </w:rPr>
        <w:t>Hystrix</w:t>
      </w:r>
      <w:r w:rsidRPr="00256DFA">
        <w:t xml:space="preserve"> 24:15-24.</w:t>
      </w:r>
    </w:p>
    <w:bookmarkEnd w:id="3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8" w:name="_ENREF_38"/>
      <w:r w:rsidRPr="00256DFA">
        <w:t>LaVere, David</w:t>
      </w:r>
    </w:p>
    <w:p w:rsidR="00256DFA" w:rsidRPr="00256DFA" w:rsidRDefault="00256DFA" w:rsidP="00256DFA">
      <w:pPr>
        <w:pStyle w:val="EndNoteBibliography"/>
        <w:ind w:left="720" w:hanging="720"/>
      </w:pPr>
      <w:r w:rsidRPr="00256DFA">
        <w:tab/>
        <w:t>1998</w:t>
      </w:r>
      <w:r w:rsidRPr="00256DFA">
        <w:tab/>
      </w:r>
      <w:r w:rsidRPr="00256DFA">
        <w:rPr>
          <w:i/>
        </w:rPr>
        <w:t>The Indians of Texas</w:t>
      </w:r>
      <w:r w:rsidRPr="00256DFA">
        <w:t>. Texas A&amp;M University Press, College Station.</w:t>
      </w:r>
    </w:p>
    <w:bookmarkEnd w:id="3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39" w:name="_ENREF_39"/>
      <w:r w:rsidRPr="00256DFA">
        <w:t>Lohse, Jon C.</w:t>
      </w:r>
    </w:p>
    <w:p w:rsidR="00256DFA" w:rsidRPr="00256DFA" w:rsidRDefault="00256DFA" w:rsidP="00256DFA">
      <w:pPr>
        <w:pStyle w:val="EndNoteBibliography"/>
        <w:ind w:left="720" w:hanging="720"/>
      </w:pPr>
      <w:r w:rsidRPr="00256DFA">
        <w:tab/>
        <w:t>2009</w:t>
      </w:r>
      <w:r w:rsidRPr="00256DFA">
        <w:tab/>
      </w:r>
      <w:r w:rsidRPr="00256DFA">
        <w:rPr>
          <w:i/>
        </w:rPr>
        <w:t>Archaeological investigations on the Herd Ranch in Western Menard County, Texas</w:t>
      </w:r>
      <w:r w:rsidRPr="00256DFA">
        <w:t>. Submitted to Texas State University, San Marcos.</w:t>
      </w:r>
    </w:p>
    <w:bookmarkEnd w:id="3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0" w:name="_ENREF_40"/>
      <w:r w:rsidRPr="00256DFA">
        <w:t>Monnier, Gilliane</w:t>
      </w:r>
    </w:p>
    <w:p w:rsidR="00256DFA" w:rsidRPr="00256DFA" w:rsidRDefault="00256DFA" w:rsidP="00256DFA">
      <w:pPr>
        <w:pStyle w:val="EndNoteBibliography"/>
        <w:ind w:left="720" w:hanging="720"/>
      </w:pPr>
      <w:r w:rsidRPr="00256DFA">
        <w:tab/>
        <w:t>2006</w:t>
      </w:r>
      <w:r w:rsidRPr="00256DFA">
        <w:tab/>
        <w:t xml:space="preserve">Testing Retouched Flake Tool Standardization During the Middle Paleolithic: Patterns and Implications. </w:t>
      </w:r>
      <w:r w:rsidRPr="00256DFA">
        <w:rPr>
          <w:i/>
        </w:rPr>
        <w:t>Transitions Before the Transition: Evolution and Stability in the Middle Stone Age</w:t>
      </w:r>
      <w:r w:rsidRPr="00256DFA">
        <w:t>:57-83.</w:t>
      </w:r>
    </w:p>
    <w:bookmarkEnd w:id="4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1" w:name="_ENREF_41"/>
      <w:r w:rsidRPr="00256DFA">
        <w:t>Mosimann, James E.</w:t>
      </w:r>
    </w:p>
    <w:p w:rsidR="00256DFA" w:rsidRPr="00256DFA" w:rsidRDefault="00256DFA" w:rsidP="00256DFA">
      <w:pPr>
        <w:pStyle w:val="EndNoteBibliography"/>
        <w:ind w:left="720" w:hanging="720"/>
      </w:pPr>
      <w:r w:rsidRPr="00256DFA">
        <w:tab/>
        <w:t>1970</w:t>
      </w:r>
      <w:r w:rsidRPr="00256DFA">
        <w:tab/>
        <w:t xml:space="preserve">Size Allometry: Size and Shape Variables with Characterizations of the Lognormal and Generalized Gamma Distributions. </w:t>
      </w:r>
      <w:r w:rsidRPr="00256DFA">
        <w:rPr>
          <w:i/>
        </w:rPr>
        <w:t>Journal of the American Statistical Association</w:t>
      </w:r>
      <w:r w:rsidRPr="00256DFA">
        <w:t xml:space="preserve"> 65(330):930-945.</w:t>
      </w:r>
    </w:p>
    <w:bookmarkEnd w:id="4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2" w:name="_ENREF_42"/>
      <w:r w:rsidRPr="00256DFA">
        <w:t>Newkumet, Vynola Beaver, and Howard L. Meredith</w:t>
      </w:r>
    </w:p>
    <w:p w:rsidR="00256DFA" w:rsidRPr="00256DFA" w:rsidRDefault="00256DFA" w:rsidP="00256DFA">
      <w:pPr>
        <w:pStyle w:val="EndNoteBibliography"/>
        <w:ind w:left="720" w:hanging="720"/>
      </w:pPr>
      <w:r w:rsidRPr="00256DFA">
        <w:tab/>
        <w:t>1988</w:t>
      </w:r>
      <w:r w:rsidRPr="00256DFA">
        <w:tab/>
      </w:r>
      <w:r w:rsidRPr="00256DFA">
        <w:rPr>
          <w:i/>
        </w:rPr>
        <w:t>Hasinai: A Traditional History of the Caddo Confederacy</w:t>
      </w:r>
      <w:r w:rsidRPr="00256DFA">
        <w:t>. Texas A&amp;M University Press, College Station.</w:t>
      </w:r>
    </w:p>
    <w:bookmarkEnd w:id="4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3" w:name="_ENREF_43"/>
      <w:r w:rsidRPr="00256DFA">
        <w:t>Nowell, April</w:t>
      </w:r>
    </w:p>
    <w:p w:rsidR="00256DFA" w:rsidRPr="00256DFA" w:rsidRDefault="00256DFA" w:rsidP="00256DFA">
      <w:pPr>
        <w:pStyle w:val="EndNoteBibliography"/>
        <w:ind w:left="720" w:hanging="720"/>
      </w:pPr>
      <w:r w:rsidRPr="00256DFA">
        <w:tab/>
        <w:t>2002</w:t>
      </w:r>
      <w:r w:rsidRPr="00256DFA">
        <w:tab/>
        <w:t xml:space="preserve">Coincidental factors of handaxe morphology. </w:t>
      </w:r>
      <w:r w:rsidRPr="00256DFA">
        <w:rPr>
          <w:i/>
        </w:rPr>
        <w:t>Behavioral and Brain Sciences</w:t>
      </w:r>
      <w:r w:rsidRPr="00256DFA">
        <w:t xml:space="preserve"> 25(3):413-414.</w:t>
      </w:r>
    </w:p>
    <w:bookmarkEnd w:id="4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4" w:name="_ENREF_44"/>
      <w:r w:rsidRPr="00256DFA">
        <w:t>O'Brien, Michael J., and R. Lee Lyman</w:t>
      </w:r>
    </w:p>
    <w:p w:rsidR="00256DFA" w:rsidRPr="00256DFA" w:rsidRDefault="00256DFA" w:rsidP="00256DFA">
      <w:pPr>
        <w:pStyle w:val="EndNoteBibliography"/>
        <w:ind w:left="720" w:hanging="720"/>
      </w:pPr>
      <w:r w:rsidRPr="00256DFA">
        <w:tab/>
        <w:t>1999</w:t>
      </w:r>
      <w:r w:rsidRPr="00256DFA">
        <w:tab/>
      </w:r>
      <w:r w:rsidRPr="00256DFA">
        <w:rPr>
          <w:i/>
        </w:rPr>
        <w:t>Seriation, Stratigraphy, and Index Fossils: The Backbone of Archaeological Dating</w:t>
      </w:r>
      <w:r w:rsidRPr="00256DFA">
        <w:t>. Kluwer Academic/Plenum Publishers, New York.</w:t>
      </w:r>
    </w:p>
    <w:bookmarkEnd w:id="4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5" w:name="_ENREF_45"/>
      <w:r w:rsidRPr="00256DFA">
        <w:t>Peng, Roger D.</w:t>
      </w:r>
    </w:p>
    <w:p w:rsidR="00256DFA" w:rsidRPr="00256DFA" w:rsidRDefault="00256DFA" w:rsidP="00256DFA">
      <w:pPr>
        <w:pStyle w:val="EndNoteBibliography"/>
        <w:ind w:left="720" w:hanging="720"/>
      </w:pPr>
      <w:r w:rsidRPr="00256DFA">
        <w:tab/>
        <w:t>2011</w:t>
      </w:r>
      <w:r w:rsidRPr="00256DFA">
        <w:tab/>
        <w:t xml:space="preserve">Reproducible Research in Computational Science. </w:t>
      </w:r>
      <w:r w:rsidRPr="00256DFA">
        <w:rPr>
          <w:i/>
        </w:rPr>
        <w:t>Science</w:t>
      </w:r>
      <w:r w:rsidRPr="00256DFA">
        <w:t xml:space="preserve"> 334(6060):1226-1227.</w:t>
      </w:r>
    </w:p>
    <w:bookmarkEnd w:id="4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6" w:name="_ENREF_46"/>
      <w:r w:rsidRPr="00256DFA">
        <w:t>Perttula, Timothy K.</w:t>
      </w:r>
    </w:p>
    <w:p w:rsidR="00256DFA" w:rsidRPr="00256DFA" w:rsidRDefault="00256DFA" w:rsidP="00256DFA">
      <w:pPr>
        <w:pStyle w:val="EndNoteBibliography"/>
        <w:ind w:left="720" w:hanging="720"/>
      </w:pPr>
      <w:r w:rsidRPr="00256DFA">
        <w:tab/>
        <w:t>1992</w:t>
      </w:r>
      <w:r w:rsidRPr="00256DFA">
        <w:tab/>
      </w:r>
      <w:r w:rsidRPr="00256DFA">
        <w:rPr>
          <w:i/>
        </w:rPr>
        <w:t>"The Caddo Nation": Archaeological and Ethnohistoric Perspectives</w:t>
      </w:r>
      <w:r w:rsidRPr="00256DFA">
        <w:t>. University of Texas Press, Austin.</w:t>
      </w:r>
    </w:p>
    <w:bookmarkEnd w:id="4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7" w:name="_ENREF_47"/>
      <w:r w:rsidRPr="00256DFA">
        <w:tab/>
        <w:t>1993</w:t>
      </w:r>
      <w:r w:rsidRPr="00256DFA">
        <w:tab/>
        <w:t>Kee-Oh-Na-Wah'-Wah: The Effects of European Contact on the Caddoan Indians of Texas, Louisiana, Arkansas and Oklahoma</w:t>
      </w:r>
      <w:r w:rsidRPr="00256DFA">
        <w:rPr>
          <w:i/>
        </w:rPr>
        <w:t>.</w:t>
      </w:r>
      <w:r w:rsidRPr="00256DFA">
        <w:t xml:space="preserve"> In </w:t>
      </w:r>
      <w:r w:rsidRPr="00256DFA">
        <w:rPr>
          <w:i/>
        </w:rPr>
        <w:t>Ethnohistory and Archaeology: Approaches to Postcontact Change in the Americas</w:t>
      </w:r>
      <w:r w:rsidRPr="00256DFA">
        <w:t>, edited by J. D.  Rogers, and S. M. Wilson, pp. pp. 89-109. Plenum Press, New York.</w:t>
      </w:r>
    </w:p>
    <w:bookmarkEnd w:id="4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8" w:name="_ENREF_48"/>
      <w:r w:rsidRPr="00256DFA">
        <w:t>R Core Development Team</w:t>
      </w:r>
    </w:p>
    <w:p w:rsidR="00256DFA" w:rsidRPr="00256DFA" w:rsidRDefault="00256DFA" w:rsidP="00256DFA">
      <w:pPr>
        <w:pStyle w:val="EndNoteBibliography"/>
        <w:ind w:left="720" w:hanging="720"/>
      </w:pPr>
      <w:r w:rsidRPr="00256DFA">
        <w:tab/>
        <w:t>2022</w:t>
      </w:r>
      <w:r w:rsidRPr="00256DFA">
        <w:tab/>
      </w:r>
      <w:r w:rsidRPr="00256DFA">
        <w:rPr>
          <w:i/>
        </w:rPr>
        <w:t>R: A Language and Environment for Statistical Computing. Electronic resource,</w:t>
      </w:r>
      <w:r w:rsidRPr="00256DFA">
        <w:t>, Vol. July 15, 2020. R Foundation for Statistical Computing, Vienna, Austria.</w:t>
      </w:r>
    </w:p>
    <w:bookmarkEnd w:id="4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49" w:name="_ENREF_49"/>
      <w:r w:rsidRPr="00256DFA">
        <w:t>Rohlf, F. James</w:t>
      </w:r>
    </w:p>
    <w:p w:rsidR="00256DFA" w:rsidRPr="00256DFA" w:rsidRDefault="00256DFA" w:rsidP="00256DFA">
      <w:pPr>
        <w:pStyle w:val="EndNoteBibliography"/>
        <w:ind w:left="720" w:hanging="720"/>
      </w:pPr>
      <w:r w:rsidRPr="00256DFA">
        <w:tab/>
        <w:t>1999</w:t>
      </w:r>
      <w:r w:rsidRPr="00256DFA">
        <w:tab/>
        <w:t xml:space="preserve">Shape Statistics: Procrustes Superimpositions and Tangent Spaces. </w:t>
      </w:r>
      <w:r w:rsidRPr="00256DFA">
        <w:rPr>
          <w:i/>
        </w:rPr>
        <w:t>Journal of Classification</w:t>
      </w:r>
      <w:r w:rsidRPr="00256DFA">
        <w:t xml:space="preserve"> 16(2):197-223.</w:t>
      </w:r>
    </w:p>
    <w:bookmarkEnd w:id="4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0" w:name="_ENREF_50"/>
      <w:r w:rsidRPr="00256DFA">
        <w:t>Rohlf, F. James, and Dennis E. Slice</w:t>
      </w:r>
    </w:p>
    <w:p w:rsidR="00256DFA" w:rsidRPr="00256DFA" w:rsidRDefault="00256DFA" w:rsidP="00256DFA">
      <w:pPr>
        <w:pStyle w:val="EndNoteBibliography"/>
        <w:ind w:left="720" w:hanging="720"/>
      </w:pPr>
      <w:r w:rsidRPr="00256DFA">
        <w:tab/>
        <w:t>1990</w:t>
      </w:r>
      <w:r w:rsidRPr="00256DFA">
        <w:tab/>
        <w:t xml:space="preserve">Extensions of the Procrustes Method for the Optimal Superimposition of Landmarks. </w:t>
      </w:r>
      <w:r w:rsidRPr="00256DFA">
        <w:rPr>
          <w:i/>
        </w:rPr>
        <w:t>Systematic Zoology</w:t>
      </w:r>
      <w:r w:rsidRPr="00256DFA">
        <w:t xml:space="preserve"> 39(1):40-59.</w:t>
      </w:r>
    </w:p>
    <w:bookmarkEnd w:id="5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1" w:name="_ENREF_51"/>
      <w:r w:rsidRPr="00256DFA">
        <w:t>Selden Jr, Robert Z., John E. Dockall, C. Britt Bousman, and Timothy K. Perttula</w:t>
      </w:r>
    </w:p>
    <w:p w:rsidR="00256DFA" w:rsidRPr="00256DFA" w:rsidRDefault="00256DFA" w:rsidP="00256DFA">
      <w:pPr>
        <w:pStyle w:val="EndNoteBibliography"/>
        <w:ind w:left="720" w:hanging="720"/>
      </w:pPr>
      <w:r w:rsidRPr="00256DFA">
        <w:tab/>
        <w:t>2021</w:t>
      </w:r>
      <w:r w:rsidRPr="00256DFA">
        <w:tab/>
        <w:t xml:space="preserve">Shape as a function of time + raw material + burial context? An exploratory analysis of Perdiz arrow points from the ancestral Caddo area of the American Southeast. </w:t>
      </w:r>
      <w:r w:rsidRPr="00256DFA">
        <w:rPr>
          <w:i/>
        </w:rPr>
        <w:t>Journal of Archaeological Science: Reports</w:t>
      </w:r>
      <w:r w:rsidRPr="00256DFA">
        <w:t xml:space="preserve"> 37:102916.</w:t>
      </w:r>
    </w:p>
    <w:bookmarkEnd w:id="5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2" w:name="_ENREF_52"/>
      <w:r w:rsidRPr="00256DFA">
        <w:t>Selden Jr., Robert Z.</w:t>
      </w:r>
    </w:p>
    <w:p w:rsidR="00256DFA" w:rsidRPr="00256DFA" w:rsidRDefault="00256DFA" w:rsidP="00256DFA">
      <w:pPr>
        <w:pStyle w:val="EndNoteBibliography"/>
        <w:ind w:left="720" w:hanging="720"/>
      </w:pPr>
      <w:r w:rsidRPr="00256DFA">
        <w:tab/>
        <w:t>2018a</w:t>
      </w:r>
      <w:r w:rsidRPr="00256DFA">
        <w:tab/>
        <w:t xml:space="preserve">Ceramic Morphological Organisation in the Southern Caddo Area: Quiddity of Shape for Hickory Engraved Bottles. </w:t>
      </w:r>
      <w:r w:rsidRPr="00256DFA">
        <w:rPr>
          <w:i/>
        </w:rPr>
        <w:t>Journal of Archaeological Science: Reports</w:t>
      </w:r>
      <w:r w:rsidRPr="00256DFA">
        <w:t xml:space="preserve"> 21:884-896.</w:t>
      </w:r>
    </w:p>
    <w:bookmarkEnd w:id="5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3" w:name="_ENREF_53"/>
      <w:r w:rsidRPr="00256DFA">
        <w:tab/>
        <w:t>2018b</w:t>
      </w:r>
      <w:r w:rsidRPr="00256DFA">
        <w:tab/>
        <w:t xml:space="preserve">A Preliminary Study of Smithport Plain Bottle Morphology in the Southern Caddo Area. </w:t>
      </w:r>
      <w:r w:rsidRPr="00256DFA">
        <w:rPr>
          <w:i/>
        </w:rPr>
        <w:t>Bulletin of the Texas Archeological Society</w:t>
      </w:r>
      <w:r w:rsidRPr="00256DFA">
        <w:t xml:space="preserve"> 89:63-89.</w:t>
      </w:r>
    </w:p>
    <w:bookmarkEnd w:id="5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4" w:name="_ENREF_54"/>
      <w:r w:rsidRPr="00256DFA">
        <w:tab/>
        <w:t>2019</w:t>
      </w:r>
      <w:r w:rsidRPr="00256DFA">
        <w:tab/>
        <w:t xml:space="preserve">Ceramic Morphological Organisation in the Southern Caddo Area: The Clarence H. Webb Collections. </w:t>
      </w:r>
      <w:r w:rsidRPr="00256DFA">
        <w:rPr>
          <w:i/>
        </w:rPr>
        <w:t>Journal of Cultural Heritage</w:t>
      </w:r>
      <w:r w:rsidRPr="00256DFA">
        <w:t xml:space="preserve"> 35:41-55.</w:t>
      </w:r>
    </w:p>
    <w:bookmarkEnd w:id="5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5" w:name="_ENREF_55"/>
      <w:r w:rsidRPr="00256DFA">
        <w:tab/>
        <w:t>2021a</w:t>
      </w:r>
      <w:r w:rsidRPr="00256DFA">
        <w:tab/>
        <w:t>An Exploratory Network Analysis of the Historic Caddo Period in Northeast Texas</w:t>
      </w:r>
      <w:r w:rsidRPr="00256DFA">
        <w:rPr>
          <w:i/>
        </w:rPr>
        <w:t>.</w:t>
      </w:r>
      <w:r w:rsidRPr="00256DFA">
        <w:t xml:space="preserve"> In </w:t>
      </w:r>
      <w:r w:rsidRPr="00256DFA">
        <w:rPr>
          <w:i/>
        </w:rPr>
        <w:t>Ancestral Caddo Ceramic Traditions</w:t>
      </w:r>
      <w:r w:rsidRPr="00256DFA">
        <w:t>, edited by Duncan P. McKinnon, Timothy K. Perttula, and Jeffrey S. Girard, pp. 240-257. LSU Press, Baton Rouge.</w:t>
      </w:r>
    </w:p>
    <w:bookmarkEnd w:id="5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6" w:name="_ENREF_56"/>
      <w:r w:rsidRPr="00256DFA">
        <w:tab/>
        <w:t>2021b</w:t>
      </w:r>
      <w:r w:rsidRPr="00256DFA">
        <w:tab/>
        <w:t>Louisiana Limitrophe: An Iterative Morphological Exegesis of Caddo Bottle and Biface Production</w:t>
      </w:r>
      <w:r w:rsidRPr="00256DFA">
        <w:rPr>
          <w:i/>
        </w:rPr>
        <w:t>.</w:t>
      </w:r>
      <w:r w:rsidRPr="00256DFA">
        <w:t xml:space="preserve"> In </w:t>
      </w:r>
      <w:r w:rsidRPr="00256DFA">
        <w:rPr>
          <w:i/>
        </w:rPr>
        <w:t>Ancestral Caddo Ceramic Traditions</w:t>
      </w:r>
      <w:r w:rsidRPr="00256DFA">
        <w:t>, edited by Duncan P. McKinnon, Jeffrey S. Girard, and Timothy K. Perttula, pp. 258-276. LSU Press, Baton Rouge.</w:t>
      </w:r>
    </w:p>
    <w:bookmarkEnd w:id="5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7" w:name="_ENREF_57"/>
      <w:r w:rsidRPr="00256DFA">
        <w:t>Selden Jr., Robert Z., and John E. Dockall</w:t>
      </w:r>
    </w:p>
    <w:p w:rsidR="00256DFA" w:rsidRPr="00256DFA" w:rsidRDefault="00256DFA" w:rsidP="00256DFA">
      <w:pPr>
        <w:pStyle w:val="EndNoteBibliography"/>
        <w:ind w:left="720" w:hanging="720"/>
      </w:pPr>
      <w:r w:rsidRPr="00256DFA">
        <w:tab/>
        <w:t>2022</w:t>
      </w:r>
      <w:r w:rsidRPr="00256DFA">
        <w:tab/>
        <w:t xml:space="preserve">Supplementary materials for paper: Perdiz arrow points from Caddo burial contexts aid in defining discrete behavioral regions. </w:t>
      </w:r>
      <w:r w:rsidRPr="00256DFA">
        <w:rPr>
          <w:i/>
        </w:rPr>
        <w:t>Open Science Framework</w:t>
      </w:r>
      <w:r w:rsidRPr="00256DFA">
        <w:t>.</w:t>
      </w:r>
    </w:p>
    <w:bookmarkEnd w:id="57"/>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8" w:name="_ENREF_58"/>
      <w:r w:rsidRPr="00256DFA">
        <w:t>Selden Jr., Robert Z., John E. Dockall, and Morgane Dubied</w:t>
      </w:r>
    </w:p>
    <w:p w:rsidR="00256DFA" w:rsidRPr="00256DFA" w:rsidRDefault="00256DFA" w:rsidP="00256DFA">
      <w:pPr>
        <w:pStyle w:val="EndNoteBibliography"/>
        <w:ind w:left="720" w:hanging="720"/>
      </w:pPr>
      <w:r w:rsidRPr="00256DFA">
        <w:lastRenderedPageBreak/>
        <w:tab/>
        <w:t>2020</w:t>
      </w:r>
      <w:r w:rsidRPr="00256DFA">
        <w:tab/>
        <w:t xml:space="preserve">A quantitative assessment of intraspecific morphological variation in Gahagan bifaces from the southern Caddo area and central Texas. </w:t>
      </w:r>
      <w:r w:rsidRPr="00256DFA">
        <w:rPr>
          <w:i/>
        </w:rPr>
        <w:t>Southeastern Archaeology</w:t>
      </w:r>
      <w:r w:rsidRPr="00256DFA">
        <w:t xml:space="preserve"> 39(2):125-145.</w:t>
      </w:r>
    </w:p>
    <w:bookmarkEnd w:id="58"/>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59" w:name="_ENREF_59"/>
      <w:r w:rsidRPr="00256DFA">
        <w:t>Selden Jr., Robert Z., John E. Dockall, and Harry J. Shafer</w:t>
      </w:r>
    </w:p>
    <w:p w:rsidR="00256DFA" w:rsidRPr="00256DFA" w:rsidRDefault="00256DFA" w:rsidP="00256DFA">
      <w:pPr>
        <w:pStyle w:val="EndNoteBibliography"/>
        <w:ind w:left="720" w:hanging="720"/>
      </w:pPr>
      <w:r w:rsidRPr="00256DFA">
        <w:tab/>
        <w:t>2018</w:t>
      </w:r>
      <w:r w:rsidRPr="00256DFA">
        <w:tab/>
        <w:t xml:space="preserve">Lithic Morphological Organisation: Gahagan Bifaces from the Southern Caddo Area. </w:t>
      </w:r>
      <w:r w:rsidRPr="00256DFA">
        <w:rPr>
          <w:i/>
        </w:rPr>
        <w:t>Digital Applications in Archaeology and Cultural Heritage</w:t>
      </w:r>
      <w:r w:rsidRPr="00256DFA">
        <w:t xml:space="preserve"> 10:e00080.</w:t>
      </w:r>
    </w:p>
    <w:bookmarkEnd w:id="59"/>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0" w:name="_ENREF_60"/>
      <w:r w:rsidRPr="00256DFA">
        <w:t>Sherratt, Emma, David J. Gower, Christian P. Klingenberg, and Mark Wilkinson</w:t>
      </w:r>
    </w:p>
    <w:p w:rsidR="00256DFA" w:rsidRPr="00256DFA" w:rsidRDefault="00256DFA" w:rsidP="00256DFA">
      <w:pPr>
        <w:pStyle w:val="EndNoteBibliography"/>
        <w:ind w:left="720" w:hanging="720"/>
      </w:pPr>
      <w:r w:rsidRPr="00256DFA">
        <w:tab/>
        <w:t>2014</w:t>
      </w:r>
      <w:r w:rsidRPr="00256DFA">
        <w:tab/>
        <w:t xml:space="preserve">Evolution of Cranial Shape in Caecilians (Amphibia: Gymnophiona). </w:t>
      </w:r>
      <w:r w:rsidRPr="00256DFA">
        <w:rPr>
          <w:i/>
        </w:rPr>
        <w:t>Evolutionary Biology</w:t>
      </w:r>
      <w:r w:rsidRPr="00256DFA">
        <w:t xml:space="preserve"> 41:528-545.</w:t>
      </w:r>
    </w:p>
    <w:bookmarkEnd w:id="60"/>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1" w:name="_ENREF_61"/>
      <w:r w:rsidRPr="00256DFA">
        <w:t>Sinopoli, Carla M.</w:t>
      </w:r>
    </w:p>
    <w:p w:rsidR="00256DFA" w:rsidRPr="00256DFA" w:rsidRDefault="00256DFA" w:rsidP="00256DFA">
      <w:pPr>
        <w:pStyle w:val="EndNoteBibliography"/>
        <w:ind w:left="720" w:hanging="720"/>
      </w:pPr>
      <w:r w:rsidRPr="00256DFA">
        <w:tab/>
        <w:t>1988</w:t>
      </w:r>
      <w:r w:rsidRPr="00256DFA">
        <w:tab/>
        <w:t xml:space="preserve">The Organization of Craft Production at Vijayanagara, South India. </w:t>
      </w:r>
      <w:r w:rsidRPr="00256DFA">
        <w:rPr>
          <w:i/>
        </w:rPr>
        <w:t>American Anthropologist</w:t>
      </w:r>
      <w:r w:rsidRPr="00256DFA">
        <w:t xml:space="preserve"> 90(3):580-597.</w:t>
      </w:r>
    </w:p>
    <w:bookmarkEnd w:id="61"/>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2" w:name="_ENREF_62"/>
      <w:r w:rsidRPr="00256DFA">
        <w:t>Slice, Dennis E.</w:t>
      </w:r>
    </w:p>
    <w:p w:rsidR="00256DFA" w:rsidRPr="00256DFA" w:rsidRDefault="00256DFA" w:rsidP="00256DFA">
      <w:pPr>
        <w:pStyle w:val="EndNoteBibliography"/>
        <w:ind w:left="720" w:hanging="720"/>
      </w:pPr>
      <w:r w:rsidRPr="00256DFA">
        <w:tab/>
        <w:t>2001</w:t>
      </w:r>
      <w:r w:rsidRPr="00256DFA">
        <w:tab/>
        <w:t xml:space="preserve">Landmark Coordinates Aligned by Procrustes Analysis Do Not Lie in Kendall's Shape Space. </w:t>
      </w:r>
      <w:r w:rsidRPr="00256DFA">
        <w:rPr>
          <w:i/>
        </w:rPr>
        <w:t>Systematic Biology</w:t>
      </w:r>
      <w:r w:rsidRPr="00256DFA">
        <w:t xml:space="preserve"> 50(1):141-149.</w:t>
      </w:r>
    </w:p>
    <w:bookmarkEnd w:id="62"/>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3" w:name="_ENREF_63"/>
      <w:r w:rsidRPr="00256DFA">
        <w:t>Spielmann, Katherine A.</w:t>
      </w:r>
    </w:p>
    <w:p w:rsidR="00256DFA" w:rsidRPr="00256DFA" w:rsidRDefault="00256DFA" w:rsidP="00256DFA">
      <w:pPr>
        <w:pStyle w:val="EndNoteBibliography"/>
        <w:ind w:left="720" w:hanging="720"/>
      </w:pPr>
      <w:r w:rsidRPr="00256DFA">
        <w:tab/>
        <w:t>1991</w:t>
      </w:r>
      <w:r w:rsidRPr="00256DFA">
        <w:tab/>
      </w:r>
      <w:r w:rsidRPr="00256DFA">
        <w:rPr>
          <w:i/>
        </w:rPr>
        <w:t>Farmers, Hunters, and Colonists: Interaction Between the Southwest and the Southern Plains</w:t>
      </w:r>
      <w:r w:rsidRPr="00256DFA">
        <w:t>. University of Arizona Press, Tucson.</w:t>
      </w:r>
    </w:p>
    <w:bookmarkEnd w:id="63"/>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4" w:name="_ENREF_64"/>
      <w:r w:rsidRPr="00256DFA">
        <w:t>Suhm, Dee Ann, and Edward B. Jelks</w:t>
      </w:r>
    </w:p>
    <w:p w:rsidR="00256DFA" w:rsidRPr="00256DFA" w:rsidRDefault="00256DFA" w:rsidP="00256DFA">
      <w:pPr>
        <w:pStyle w:val="EndNoteBibliography"/>
        <w:ind w:left="720" w:hanging="720"/>
      </w:pPr>
      <w:r w:rsidRPr="00256DFA">
        <w:tab/>
        <w:t>1962</w:t>
      </w:r>
      <w:r w:rsidRPr="00256DFA">
        <w:tab/>
      </w:r>
      <w:r w:rsidRPr="00256DFA">
        <w:rPr>
          <w:i/>
        </w:rPr>
        <w:t>Handbook of Texas Archeology: Type Descriptions</w:t>
      </w:r>
      <w:r w:rsidRPr="00256DFA">
        <w:t>. Special Publication No. 1. Texas Archeological Society and Bulletin No. 4, Texas Memorial Museum, Austin.</w:t>
      </w:r>
    </w:p>
    <w:bookmarkEnd w:id="64"/>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5" w:name="_ENREF_65"/>
      <w:r w:rsidRPr="00256DFA">
        <w:t>Suhm, Dee Ann, Alex D. Krieger, and Edward B. Jelks</w:t>
      </w:r>
    </w:p>
    <w:p w:rsidR="00256DFA" w:rsidRPr="00256DFA" w:rsidRDefault="00256DFA" w:rsidP="00256DFA">
      <w:pPr>
        <w:pStyle w:val="EndNoteBibliography"/>
        <w:ind w:left="720" w:hanging="720"/>
      </w:pPr>
      <w:r w:rsidRPr="00256DFA">
        <w:tab/>
        <w:t>1954</w:t>
      </w:r>
      <w:r w:rsidRPr="00256DFA">
        <w:tab/>
        <w:t xml:space="preserve">An Introductory Handbook of Texas Archeology. </w:t>
      </w:r>
      <w:r w:rsidRPr="00256DFA">
        <w:rPr>
          <w:i/>
        </w:rPr>
        <w:t>Bulletin of the Texas Archeological Society</w:t>
      </w:r>
      <w:r w:rsidRPr="00256DFA">
        <w:t xml:space="preserve"> 25:1-562.</w:t>
      </w:r>
    </w:p>
    <w:bookmarkEnd w:id="65"/>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6" w:name="_ENREF_66"/>
      <w:r w:rsidRPr="00256DFA">
        <w:t>Turner, E. S., T. R. Hester, and R. L McReynolds</w:t>
      </w:r>
    </w:p>
    <w:p w:rsidR="00256DFA" w:rsidRPr="00256DFA" w:rsidRDefault="00256DFA" w:rsidP="00256DFA">
      <w:pPr>
        <w:pStyle w:val="EndNoteBibliography"/>
        <w:ind w:left="720" w:hanging="720"/>
      </w:pPr>
      <w:r w:rsidRPr="00256DFA">
        <w:lastRenderedPageBreak/>
        <w:tab/>
        <w:t>2011</w:t>
      </w:r>
      <w:r w:rsidRPr="00256DFA">
        <w:tab/>
      </w:r>
      <w:r w:rsidRPr="00256DFA">
        <w:rPr>
          <w:i/>
        </w:rPr>
        <w:t>Stone Artifacts of Texas Indians: Completely Revised Third Edition</w:t>
      </w:r>
      <w:r w:rsidRPr="00256DFA">
        <w:t>. Taylor Trade Publishing, Lanham, Maryland.</w:t>
      </w:r>
    </w:p>
    <w:bookmarkEnd w:id="66"/>
    <w:p w:rsidR="00256DFA" w:rsidRPr="00256DFA" w:rsidRDefault="00256DFA" w:rsidP="00256DFA">
      <w:pPr>
        <w:pStyle w:val="EndNoteBibliography"/>
        <w:spacing w:after="0"/>
      </w:pPr>
    </w:p>
    <w:p w:rsidR="00256DFA" w:rsidRPr="00256DFA" w:rsidRDefault="00256DFA" w:rsidP="00256DFA">
      <w:pPr>
        <w:pStyle w:val="EndNoteBibliography"/>
        <w:ind w:left="720" w:hanging="720"/>
      </w:pPr>
      <w:bookmarkStart w:id="67" w:name="_ENREF_67"/>
      <w:r w:rsidRPr="00256DFA">
        <w:t>Zelditch, Miriam Leah, Donald L. Swiderski, H. David Sheets, and William L. Fink</w:t>
      </w:r>
    </w:p>
    <w:p w:rsidR="00256DFA" w:rsidRPr="00256DFA" w:rsidRDefault="00256DFA" w:rsidP="00256DFA">
      <w:pPr>
        <w:pStyle w:val="EndNoteBibliography"/>
        <w:ind w:left="720" w:hanging="720"/>
      </w:pPr>
      <w:r w:rsidRPr="00256DFA">
        <w:tab/>
        <w:t>2004</w:t>
      </w:r>
      <w:r w:rsidRPr="00256DFA">
        <w:tab/>
      </w:r>
      <w:r w:rsidRPr="00256DFA">
        <w:rPr>
          <w:i/>
        </w:rPr>
        <w:t>Geometric Morphometrics for Biologists : A Primer</w:t>
      </w:r>
      <w:r w:rsidRPr="00256DFA">
        <w:t>. Elsevier Science, Burlington.</w:t>
      </w:r>
    </w:p>
    <w:bookmarkEnd w:id="67"/>
    <w:p w:rsidR="00256DFA" w:rsidRPr="00256DFA" w:rsidRDefault="00256DFA" w:rsidP="00256DFA">
      <w:pPr>
        <w:pStyle w:val="EndNoteBibliography"/>
      </w:pPr>
    </w:p>
    <w:p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1A51" w:rsidRDefault="005A1A51" w:rsidP="002555D3">
      <w:pPr>
        <w:spacing w:after="0" w:line="240" w:lineRule="auto"/>
      </w:pPr>
      <w:r>
        <w:separator/>
      </w:r>
    </w:p>
  </w:endnote>
  <w:endnote w:type="continuationSeparator" w:id="0">
    <w:p w:rsidR="005A1A51" w:rsidRDefault="005A1A51"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53426A4D-35A8-48F6-918E-71323371953B}"/>
    <w:embedBold r:id="rId2" w:fontKey="{3A5DC509-7C61-499E-922E-08322B6ED569}"/>
    <w:embedItalic r:id="rId3" w:fontKey="{59162F29-3BF0-47C7-A5BC-2AA3C0E132F7}"/>
    <w:embedBoldItalic r:id="rId4" w:fontKey="{CF7D35E4-D40A-4655-BAD8-DF739B85F855}"/>
  </w:font>
  <w:font w:name="Arial">
    <w:panose1 w:val="020B0604020202020204"/>
    <w:charset w:val="00"/>
    <w:family w:val="swiss"/>
    <w:pitch w:val="variable"/>
    <w:sig w:usb0="E0002EFF" w:usb1="C000785B" w:usb2="00000009" w:usb3="00000000" w:csb0="000001FF" w:csb1="00000000"/>
  </w:font>
  <w:font w:name="Hero New Light">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87111623-7628-4772-9489-9B80968083B7}"/>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rsidR="00F329B7" w:rsidRDefault="00F329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F329B7" w:rsidRDefault="00F329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329B7" w:rsidRDefault="00F329B7">
    <w:pPr>
      <w:pStyle w:val="Footer"/>
      <w:jc w:val="right"/>
    </w:pPr>
  </w:p>
  <w:p w:rsidR="00F329B7" w:rsidRDefault="00F329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1A51" w:rsidRDefault="005A1A51" w:rsidP="002555D3">
      <w:pPr>
        <w:spacing w:after="0" w:line="240" w:lineRule="auto"/>
      </w:pPr>
      <w:r>
        <w:separator/>
      </w:r>
    </w:p>
  </w:footnote>
  <w:footnote w:type="continuationSeparator" w:id="0">
    <w:p w:rsidR="005A1A51" w:rsidRDefault="005A1A51"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7&lt;/item&gt;&lt;item&gt;11145&lt;/item&gt;&lt;item&gt;11146&lt;/item&gt;&lt;item&gt;11147&lt;/item&gt;&lt;item&gt;11148&lt;/item&gt;&lt;/record-ids&gt;&lt;/item&gt;&lt;/Libraries&gt;"/>
  </w:docVars>
  <w:rsids>
    <w:rsidRoot w:val="00514CEA"/>
    <w:rsid w:val="00001C6B"/>
    <w:rsid w:val="000115FF"/>
    <w:rsid w:val="00022EED"/>
    <w:rsid w:val="00031723"/>
    <w:rsid w:val="00042189"/>
    <w:rsid w:val="00064658"/>
    <w:rsid w:val="0006686A"/>
    <w:rsid w:val="000C448D"/>
    <w:rsid w:val="000E76CB"/>
    <w:rsid w:val="000F20C7"/>
    <w:rsid w:val="000F2D83"/>
    <w:rsid w:val="00110225"/>
    <w:rsid w:val="00140FA5"/>
    <w:rsid w:val="00151B9F"/>
    <w:rsid w:val="001541FE"/>
    <w:rsid w:val="00164D6E"/>
    <w:rsid w:val="001737AE"/>
    <w:rsid w:val="001832B4"/>
    <w:rsid w:val="00190D57"/>
    <w:rsid w:val="001929D7"/>
    <w:rsid w:val="001B00B7"/>
    <w:rsid w:val="001C25FC"/>
    <w:rsid w:val="001D110A"/>
    <w:rsid w:val="001E48D8"/>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F52C2"/>
    <w:rsid w:val="00304419"/>
    <w:rsid w:val="00310D44"/>
    <w:rsid w:val="003110B4"/>
    <w:rsid w:val="0031345C"/>
    <w:rsid w:val="00315B07"/>
    <w:rsid w:val="00320089"/>
    <w:rsid w:val="003340A7"/>
    <w:rsid w:val="0035382A"/>
    <w:rsid w:val="0036132A"/>
    <w:rsid w:val="00366405"/>
    <w:rsid w:val="003725C1"/>
    <w:rsid w:val="0037374E"/>
    <w:rsid w:val="00393F9E"/>
    <w:rsid w:val="003A65C5"/>
    <w:rsid w:val="003E1195"/>
    <w:rsid w:val="003E2252"/>
    <w:rsid w:val="003E3A05"/>
    <w:rsid w:val="003E7486"/>
    <w:rsid w:val="003F1A98"/>
    <w:rsid w:val="00407290"/>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32313"/>
    <w:rsid w:val="0053713A"/>
    <w:rsid w:val="005404ED"/>
    <w:rsid w:val="0054263A"/>
    <w:rsid w:val="005431A3"/>
    <w:rsid w:val="005577A6"/>
    <w:rsid w:val="005624B1"/>
    <w:rsid w:val="005657E7"/>
    <w:rsid w:val="005718B5"/>
    <w:rsid w:val="00594F90"/>
    <w:rsid w:val="005A1A51"/>
    <w:rsid w:val="005A21ED"/>
    <w:rsid w:val="005A7D6E"/>
    <w:rsid w:val="005C1B89"/>
    <w:rsid w:val="005C43F2"/>
    <w:rsid w:val="005C6A7D"/>
    <w:rsid w:val="005D3C75"/>
    <w:rsid w:val="005E19D9"/>
    <w:rsid w:val="005F7830"/>
    <w:rsid w:val="00610841"/>
    <w:rsid w:val="0062277C"/>
    <w:rsid w:val="006227A5"/>
    <w:rsid w:val="00623D96"/>
    <w:rsid w:val="00632178"/>
    <w:rsid w:val="00645AA7"/>
    <w:rsid w:val="0064633F"/>
    <w:rsid w:val="006802F9"/>
    <w:rsid w:val="006B77FA"/>
    <w:rsid w:val="006C3803"/>
    <w:rsid w:val="006D19EB"/>
    <w:rsid w:val="006F0FD4"/>
    <w:rsid w:val="006F487E"/>
    <w:rsid w:val="007134C3"/>
    <w:rsid w:val="00717B6D"/>
    <w:rsid w:val="00723576"/>
    <w:rsid w:val="0072461C"/>
    <w:rsid w:val="007559CA"/>
    <w:rsid w:val="00761682"/>
    <w:rsid w:val="0076203E"/>
    <w:rsid w:val="00766422"/>
    <w:rsid w:val="00770098"/>
    <w:rsid w:val="007723D2"/>
    <w:rsid w:val="00786F42"/>
    <w:rsid w:val="0079063F"/>
    <w:rsid w:val="007A27A7"/>
    <w:rsid w:val="007B287E"/>
    <w:rsid w:val="007B6116"/>
    <w:rsid w:val="007C218D"/>
    <w:rsid w:val="007E265A"/>
    <w:rsid w:val="008030D4"/>
    <w:rsid w:val="008060CC"/>
    <w:rsid w:val="008141E7"/>
    <w:rsid w:val="00815814"/>
    <w:rsid w:val="0084577D"/>
    <w:rsid w:val="00846907"/>
    <w:rsid w:val="00852324"/>
    <w:rsid w:val="00861F39"/>
    <w:rsid w:val="008754CE"/>
    <w:rsid w:val="00883C92"/>
    <w:rsid w:val="00883C9E"/>
    <w:rsid w:val="008A449C"/>
    <w:rsid w:val="008A5838"/>
    <w:rsid w:val="008B4E50"/>
    <w:rsid w:val="008D2F37"/>
    <w:rsid w:val="008E4C91"/>
    <w:rsid w:val="009216ED"/>
    <w:rsid w:val="00926311"/>
    <w:rsid w:val="00937950"/>
    <w:rsid w:val="00965E25"/>
    <w:rsid w:val="009725AC"/>
    <w:rsid w:val="009768E1"/>
    <w:rsid w:val="00992A8B"/>
    <w:rsid w:val="009B03E3"/>
    <w:rsid w:val="009C1C00"/>
    <w:rsid w:val="009C5413"/>
    <w:rsid w:val="009C6541"/>
    <w:rsid w:val="009D051F"/>
    <w:rsid w:val="009D0C25"/>
    <w:rsid w:val="009D4A06"/>
    <w:rsid w:val="009D4C02"/>
    <w:rsid w:val="009F4961"/>
    <w:rsid w:val="009F7C50"/>
    <w:rsid w:val="00A051B8"/>
    <w:rsid w:val="00A15F19"/>
    <w:rsid w:val="00A23343"/>
    <w:rsid w:val="00A24C82"/>
    <w:rsid w:val="00A44B74"/>
    <w:rsid w:val="00A57DB4"/>
    <w:rsid w:val="00A72819"/>
    <w:rsid w:val="00A72CF0"/>
    <w:rsid w:val="00A9209A"/>
    <w:rsid w:val="00AA2E72"/>
    <w:rsid w:val="00AB1F87"/>
    <w:rsid w:val="00AC136D"/>
    <w:rsid w:val="00AC7B80"/>
    <w:rsid w:val="00AD03F2"/>
    <w:rsid w:val="00AE4DF4"/>
    <w:rsid w:val="00AF3408"/>
    <w:rsid w:val="00AF723C"/>
    <w:rsid w:val="00B2521F"/>
    <w:rsid w:val="00B25EAE"/>
    <w:rsid w:val="00B26DC9"/>
    <w:rsid w:val="00B36189"/>
    <w:rsid w:val="00B514B5"/>
    <w:rsid w:val="00B609E2"/>
    <w:rsid w:val="00B63ADB"/>
    <w:rsid w:val="00B66AD3"/>
    <w:rsid w:val="00B67FB9"/>
    <w:rsid w:val="00B7665B"/>
    <w:rsid w:val="00B80CD9"/>
    <w:rsid w:val="00B81170"/>
    <w:rsid w:val="00B83F3E"/>
    <w:rsid w:val="00BA0664"/>
    <w:rsid w:val="00BA0836"/>
    <w:rsid w:val="00BC1B44"/>
    <w:rsid w:val="00BD426E"/>
    <w:rsid w:val="00BD62B2"/>
    <w:rsid w:val="00BE189D"/>
    <w:rsid w:val="00BE41E8"/>
    <w:rsid w:val="00BF63DE"/>
    <w:rsid w:val="00C00869"/>
    <w:rsid w:val="00C00A5B"/>
    <w:rsid w:val="00C021F9"/>
    <w:rsid w:val="00C028A9"/>
    <w:rsid w:val="00C1600A"/>
    <w:rsid w:val="00C367B4"/>
    <w:rsid w:val="00C41BC0"/>
    <w:rsid w:val="00C45B04"/>
    <w:rsid w:val="00C54710"/>
    <w:rsid w:val="00C54CD0"/>
    <w:rsid w:val="00C6670D"/>
    <w:rsid w:val="00C702F2"/>
    <w:rsid w:val="00CD4B89"/>
    <w:rsid w:val="00CE7364"/>
    <w:rsid w:val="00D01316"/>
    <w:rsid w:val="00D32DDF"/>
    <w:rsid w:val="00D457B9"/>
    <w:rsid w:val="00D458D7"/>
    <w:rsid w:val="00D762ED"/>
    <w:rsid w:val="00D91376"/>
    <w:rsid w:val="00D91DDA"/>
    <w:rsid w:val="00D971C1"/>
    <w:rsid w:val="00DA19AA"/>
    <w:rsid w:val="00DB58E2"/>
    <w:rsid w:val="00DB6773"/>
    <w:rsid w:val="00DD039F"/>
    <w:rsid w:val="00DE7169"/>
    <w:rsid w:val="00E149F3"/>
    <w:rsid w:val="00E163C6"/>
    <w:rsid w:val="00E16D3B"/>
    <w:rsid w:val="00E41548"/>
    <w:rsid w:val="00E54C9D"/>
    <w:rsid w:val="00E618C9"/>
    <w:rsid w:val="00E6489D"/>
    <w:rsid w:val="00E66A82"/>
    <w:rsid w:val="00E71140"/>
    <w:rsid w:val="00E96CC8"/>
    <w:rsid w:val="00EA1260"/>
    <w:rsid w:val="00EB4034"/>
    <w:rsid w:val="00ED1C70"/>
    <w:rsid w:val="00ED3201"/>
    <w:rsid w:val="00ED52D4"/>
    <w:rsid w:val="00F0783D"/>
    <w:rsid w:val="00F2503E"/>
    <w:rsid w:val="00F329B7"/>
    <w:rsid w:val="00F36CAE"/>
    <w:rsid w:val="00F520F3"/>
    <w:rsid w:val="00F61729"/>
    <w:rsid w:val="00F62964"/>
    <w:rsid w:val="00F67AB5"/>
    <w:rsid w:val="00F9602A"/>
    <w:rsid w:val="00F96908"/>
    <w:rsid w:val="00F9764E"/>
    <w:rsid w:val="00FA4E54"/>
    <w:rsid w:val="00FB7118"/>
    <w:rsid w:val="00FD0B62"/>
    <w:rsid w:val="00FD37D3"/>
    <w:rsid w:val="00FD46CC"/>
    <w:rsid w:val="00FE4CFC"/>
    <w:rsid w:val="00FF561A"/>
    <w:rsid w:val="00FF643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E5D2FE"/>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4</TotalTime>
  <Pages>20</Pages>
  <Words>11621</Words>
  <Characters>6624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69</cp:revision>
  <dcterms:created xsi:type="dcterms:W3CDTF">2022-03-20T10:17:00Z</dcterms:created>
  <dcterms:modified xsi:type="dcterms:W3CDTF">2022-04-07T09:48:00Z</dcterms:modified>
</cp:coreProperties>
</file>